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120E3" w14:textId="24E4B406" w:rsidR="00847657" w:rsidRPr="003B0324" w:rsidRDefault="00847657" w:rsidP="003B0324">
      <w:r w:rsidRPr="00847657">
        <w:rPr>
          <w:b/>
          <w:bCs/>
          <w:u w:val="single"/>
        </w:rPr>
        <w:t>3. Material y métodos</w:t>
      </w:r>
    </w:p>
    <w:p w14:paraId="49879D19" w14:textId="63B79ACB" w:rsidR="00847657" w:rsidRPr="00847657" w:rsidRDefault="00847657" w:rsidP="00847657">
      <w:pPr>
        <w:spacing w:line="276" w:lineRule="auto"/>
        <w:jc w:val="both"/>
        <w:rPr>
          <w:b/>
          <w:bCs/>
        </w:rPr>
      </w:pPr>
      <w:r w:rsidRPr="00847657">
        <w:rPr>
          <w:b/>
          <w:bCs/>
        </w:rPr>
        <w:t>3.1 Área de estudio</w:t>
      </w:r>
    </w:p>
    <w:p w14:paraId="66BA0EEB" w14:textId="3A875D5E" w:rsidR="00847657" w:rsidRPr="00847657" w:rsidRDefault="00253A12" w:rsidP="00847657">
      <w:pPr>
        <w:spacing w:line="276" w:lineRule="auto"/>
        <w:jc w:val="both"/>
      </w:pPr>
      <w:r>
        <w:rPr>
          <w:noProof/>
        </w:rPr>
        <w:drawing>
          <wp:anchor distT="0" distB="0" distL="114300" distR="114300" simplePos="0" relativeHeight="251663360" behindDoc="0" locked="0" layoutInCell="1" allowOverlap="1" wp14:anchorId="2188A87D" wp14:editId="0CC3F3A8">
            <wp:simplePos x="0" y="0"/>
            <wp:positionH relativeFrom="margin">
              <wp:align>right</wp:align>
            </wp:positionH>
            <wp:positionV relativeFrom="paragraph">
              <wp:posOffset>1572260</wp:posOffset>
            </wp:positionV>
            <wp:extent cx="5758702" cy="2292928"/>
            <wp:effectExtent l="0" t="0" r="0" b="0"/>
            <wp:wrapSquare wrapText="bothSides"/>
            <wp:docPr id="333417343" name="Imagen 1" descr="Una imagen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17343" name="Imagen 1" descr="Una imagen de un videojuego&#10;&#10;Descripción generada automáticamente con confianza baja"/>
                    <pic:cNvPicPr/>
                  </pic:nvPicPr>
                  <pic:blipFill rotWithShape="1">
                    <a:blip r:embed="rId7" cstate="print">
                      <a:extLst>
                        <a:ext uri="{28A0092B-C50C-407E-A947-70E740481C1C}">
                          <a14:useLocalDpi xmlns:a14="http://schemas.microsoft.com/office/drawing/2010/main" val="0"/>
                        </a:ext>
                      </a:extLst>
                    </a:blip>
                    <a:srcRect t="23642" b="20054"/>
                    <a:stretch/>
                  </pic:blipFill>
                  <pic:spPr bwMode="auto">
                    <a:xfrm>
                      <a:off x="0" y="0"/>
                      <a:ext cx="5758702" cy="2292928"/>
                    </a:xfrm>
                    <a:prstGeom prst="rect">
                      <a:avLst/>
                    </a:prstGeom>
                    <a:ln>
                      <a:noFill/>
                    </a:ln>
                    <a:extLst>
                      <a:ext uri="{53640926-AAD7-44D8-BBD7-CCE9431645EC}">
                        <a14:shadowObscured xmlns:a14="http://schemas.microsoft.com/office/drawing/2010/main"/>
                      </a:ext>
                    </a:extLst>
                  </pic:spPr>
                </pic:pic>
              </a:graphicData>
            </a:graphic>
          </wp:anchor>
        </w:drawing>
      </w:r>
      <w:r w:rsidR="00847657" w:rsidRPr="00847657">
        <w:t xml:space="preserve">El análisis de los flujos de CO2 se ha realizado en </w:t>
      </w:r>
      <w:r w:rsidR="007F60FA">
        <w:t>dos</w:t>
      </w:r>
      <w:r w:rsidR="00847657" w:rsidRPr="00847657">
        <w:t xml:space="preserve"> ecosistemas forestales diferentes </w:t>
      </w:r>
      <w:r w:rsidR="00052435">
        <w:t>en las cercanías</w:t>
      </w:r>
      <w:r w:rsidR="00847657" w:rsidRPr="00847657">
        <w:t xml:space="preserve"> del Parque Natural de Sierra Nevada, </w:t>
      </w:r>
      <w:r w:rsidR="007F60FA">
        <w:t>uno</w:t>
      </w:r>
      <w:r w:rsidR="00847657" w:rsidRPr="00847657">
        <w:t xml:space="preserve"> situado</w:t>
      </w:r>
      <w:r w:rsidR="007F60FA">
        <w:t xml:space="preserve"> </w:t>
      </w:r>
      <w:r w:rsidR="00847657" w:rsidRPr="00847657">
        <w:t>en la cara nor</w:t>
      </w:r>
      <w:r w:rsidR="009C4BA8">
        <w:t>este</w:t>
      </w:r>
      <w:r w:rsidR="00847657" w:rsidRPr="00847657">
        <w:t xml:space="preserve"> y </w:t>
      </w:r>
      <w:r w:rsidR="0063598B">
        <w:t>otro</w:t>
      </w:r>
      <w:r w:rsidR="00847657" w:rsidRPr="00847657">
        <w:t xml:space="preserve"> en la cara sur</w:t>
      </w:r>
      <w:r w:rsidR="009C4BA8">
        <w:t>oeste</w:t>
      </w:r>
      <w:r w:rsidR="00847657" w:rsidRPr="00847657">
        <w:t xml:space="preserve"> (Figura de mapa). El ecosistema de la cara </w:t>
      </w:r>
      <w:r w:rsidR="00BD798C" w:rsidRPr="00847657">
        <w:t>sur</w:t>
      </w:r>
      <w:r w:rsidR="00BD798C">
        <w:t>oeste</w:t>
      </w:r>
      <w:r w:rsidR="00847657" w:rsidRPr="00847657">
        <w:t xml:space="preserve"> se trata de un </w:t>
      </w:r>
      <w:r w:rsidR="009C4BA8">
        <w:t>robledal</w:t>
      </w:r>
      <w:r w:rsidR="00847657" w:rsidRPr="00847657">
        <w:t xml:space="preserve"> de </w:t>
      </w:r>
      <w:r w:rsidR="00753AAE">
        <w:rPr>
          <w:i/>
          <w:iCs/>
        </w:rPr>
        <w:t>Quercus</w:t>
      </w:r>
      <w:r w:rsidR="00847657" w:rsidRPr="00847657">
        <w:rPr>
          <w:i/>
          <w:iCs/>
        </w:rPr>
        <w:t xml:space="preserve"> </w:t>
      </w:r>
      <w:proofErr w:type="spellStart"/>
      <w:r w:rsidR="00753AAE">
        <w:rPr>
          <w:i/>
          <w:iCs/>
        </w:rPr>
        <w:t>pyrenaica</w:t>
      </w:r>
      <w:proofErr w:type="spellEnd"/>
      <w:r w:rsidR="00847657" w:rsidRPr="00847657">
        <w:rPr>
          <w:i/>
          <w:iCs/>
        </w:rPr>
        <w:t xml:space="preserve">, </w:t>
      </w:r>
      <w:r w:rsidR="00847657" w:rsidRPr="00847657">
        <w:t xml:space="preserve">que se encuentra localizado cerca del municipio de </w:t>
      </w:r>
      <w:proofErr w:type="spellStart"/>
      <w:r w:rsidR="00753AAE">
        <w:t>Cáñar</w:t>
      </w:r>
      <w:proofErr w:type="spellEnd"/>
      <w:r w:rsidR="002C4C73">
        <w:t xml:space="preserve"> y, p</w:t>
      </w:r>
      <w:r w:rsidR="00847657" w:rsidRPr="00847657">
        <w:t>or otro lado, en la cara nor</w:t>
      </w:r>
      <w:r w:rsidR="002C4C73">
        <w:t>este</w:t>
      </w:r>
      <w:r w:rsidR="00847657" w:rsidRPr="00847657">
        <w:t xml:space="preserve"> tenemos un </w:t>
      </w:r>
      <w:r w:rsidR="002C4C73">
        <w:t>encinar</w:t>
      </w:r>
      <w:r w:rsidR="00847657" w:rsidRPr="00847657">
        <w:t xml:space="preserve"> de </w:t>
      </w:r>
      <w:r w:rsidR="002C4C73">
        <w:rPr>
          <w:i/>
          <w:iCs/>
        </w:rPr>
        <w:t>Quercus</w:t>
      </w:r>
      <w:r w:rsidR="00847657" w:rsidRPr="00847657">
        <w:rPr>
          <w:i/>
          <w:iCs/>
        </w:rPr>
        <w:t xml:space="preserve"> </w:t>
      </w:r>
      <w:proofErr w:type="spellStart"/>
      <w:r w:rsidR="001A3DF9">
        <w:rPr>
          <w:i/>
          <w:iCs/>
        </w:rPr>
        <w:t>ilex</w:t>
      </w:r>
      <w:proofErr w:type="spellEnd"/>
      <w:r w:rsidR="00847657" w:rsidRPr="00847657">
        <w:rPr>
          <w:i/>
          <w:iCs/>
        </w:rPr>
        <w:t xml:space="preserve">, </w:t>
      </w:r>
      <w:r w:rsidR="00847657" w:rsidRPr="00847657">
        <w:t xml:space="preserve">localizado cerca del municipio de Fiñana. </w:t>
      </w:r>
      <w:r w:rsidR="001A3DF9">
        <w:t>Ambos</w:t>
      </w:r>
      <w:r w:rsidR="00847657" w:rsidRPr="00847657">
        <w:t xml:space="preserve"> ecosistemas se encuentran en zonas con un clima categorizado entre mesomediterráneo y supramediterráneo, definido por veranos cálidos y secos y precipitaciones concentradas en primavera y otoño (referencia).</w:t>
      </w:r>
    </w:p>
    <w:p w14:paraId="60181EA2" w14:textId="5B07272A" w:rsidR="009B7C40" w:rsidRPr="003B0324" w:rsidRDefault="009B7C40" w:rsidP="00847657">
      <w:pPr>
        <w:spacing w:line="276" w:lineRule="auto"/>
        <w:jc w:val="both"/>
      </w:pPr>
      <w:r>
        <w:rPr>
          <w:noProof/>
        </w:rPr>
        <mc:AlternateContent>
          <mc:Choice Requires="wps">
            <w:drawing>
              <wp:anchor distT="45720" distB="45720" distL="114300" distR="114300" simplePos="0" relativeHeight="251664384" behindDoc="0" locked="0" layoutInCell="1" allowOverlap="1" wp14:anchorId="5D5208F7" wp14:editId="54673C30">
                <wp:simplePos x="0" y="0"/>
                <wp:positionH relativeFrom="margin">
                  <wp:posOffset>4612698</wp:posOffset>
                </wp:positionH>
                <wp:positionV relativeFrom="paragraph">
                  <wp:posOffset>1996094</wp:posOffset>
                </wp:positionV>
                <wp:extent cx="754380" cy="320040"/>
                <wp:effectExtent l="0" t="0" r="26670" b="2286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380" cy="3200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15055DE" w14:textId="0272F6B1" w:rsidR="00895C4F" w:rsidRDefault="00895C4F">
                            <w:r>
                              <w:t>Leyen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5208F7" id="_x0000_t202" coordsize="21600,21600" o:spt="202" path="m,l,21600r21600,l21600,xe">
                <v:stroke joinstyle="miter"/>
                <v:path gradientshapeok="t" o:connecttype="rect"/>
              </v:shapetype>
              <v:shape id="Cuadro de texto 2" o:spid="_x0000_s1026" type="#_x0000_t202" style="position:absolute;left:0;text-align:left;margin-left:363.2pt;margin-top:157.15pt;width:59.4pt;height:25.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" fillcolor="white [3201]" strokecolor="black [3200]" strokeweight="1pt">
                <v:textbox>
                  <w:txbxContent>
                    <w:p w14:paraId="715055DE" w14:textId="0272F6B1" w:rsidR="00895C4F" w:rsidRDefault="00895C4F">
                      <w:r>
                        <w:t>Leyenda</w:t>
                      </w:r>
                    </w:p>
                  </w:txbxContent>
                </v:textbox>
                <w10:wrap type="square" anchorx="margin"/>
              </v:shape>
            </w:pict>
          </mc:Fallback>
        </mc:AlternateContent>
      </w:r>
    </w:p>
    <w:p w14:paraId="175BF32F" w14:textId="7D8B325D" w:rsidR="00847657" w:rsidRPr="00847657" w:rsidRDefault="009206EF" w:rsidP="00847657">
      <w:pPr>
        <w:spacing w:line="276" w:lineRule="auto"/>
        <w:jc w:val="both"/>
        <w:rPr>
          <w:b/>
          <w:bCs/>
        </w:rPr>
      </w:pPr>
      <w:r w:rsidRPr="009206EF">
        <w:rPr>
          <w:b/>
          <w:bCs/>
        </w:rPr>
        <w:t>3.2</w:t>
      </w:r>
      <w:r>
        <w:rPr>
          <w:b/>
          <w:bCs/>
        </w:rPr>
        <w:t xml:space="preserve"> Variables climatológicas</w:t>
      </w:r>
    </w:p>
    <w:p w14:paraId="6A6D86F6" w14:textId="57AB03CB" w:rsidR="009D3F01" w:rsidRDefault="00613B4B" w:rsidP="00847657">
      <w:pPr>
        <w:spacing w:line="276" w:lineRule="auto"/>
        <w:jc w:val="both"/>
        <w:rPr>
          <w:b/>
          <w:bCs/>
        </w:rPr>
      </w:pPr>
      <w:r>
        <w:t>La obtención de datos climatológicos</w:t>
      </w:r>
      <w:r w:rsidR="0063598B">
        <w:t xml:space="preserve"> de las zonas de estudio</w:t>
      </w:r>
      <w:r>
        <w:t xml:space="preserve"> se ha realizado extrayendo los registros de estas variables de las estaciones meteorológicas de los municipios </w:t>
      </w:r>
      <w:r w:rsidR="007E5BA8">
        <w:t>más</w:t>
      </w:r>
      <w:r>
        <w:t xml:space="preserve"> cercanos posible a las parcelas. </w:t>
      </w:r>
      <w:r w:rsidR="009D3F01">
        <w:t xml:space="preserve">La estación más cercana a la parcela de </w:t>
      </w:r>
      <w:proofErr w:type="spellStart"/>
      <w:r w:rsidR="009D3F01">
        <w:t>Cáñar</w:t>
      </w:r>
      <w:proofErr w:type="spellEnd"/>
      <w:r w:rsidR="009D3F01">
        <w:t xml:space="preserve"> es la del municipio de </w:t>
      </w:r>
      <w:proofErr w:type="spellStart"/>
      <w:r w:rsidR="009D3F01">
        <w:t>Cádiar</w:t>
      </w:r>
      <w:proofErr w:type="spellEnd"/>
      <w:r w:rsidR="009D3F01">
        <w:t xml:space="preserve"> y la estación </w:t>
      </w:r>
      <w:r w:rsidR="00253A12">
        <w:t>más</w:t>
      </w:r>
      <w:r w:rsidR="009D3F01">
        <w:t xml:space="preserve"> cercana a la parcela de Fiñana es la del propio municipio de Fiñana. </w:t>
      </w:r>
      <w:r w:rsidR="007E5BA8">
        <w:t xml:space="preserve">Los datos se han obtenido a través del </w:t>
      </w:r>
      <w:r w:rsidR="00253A12">
        <w:t xml:space="preserve">portal web del </w:t>
      </w:r>
      <w:r w:rsidR="007E5BA8">
        <w:t xml:space="preserve">Instituto </w:t>
      </w:r>
      <w:r w:rsidR="00171A42">
        <w:t xml:space="preserve">Andaluz de Investigación y Formación Agraria, Pesquera, Alimentaria y de la Producción Ecológica. </w:t>
      </w:r>
    </w:p>
    <w:p w14:paraId="68E96390" w14:textId="60DBC6FB" w:rsidR="00847657" w:rsidRPr="00847657" w:rsidRDefault="00847657" w:rsidP="00847657">
      <w:pPr>
        <w:spacing w:line="276" w:lineRule="auto"/>
        <w:jc w:val="both"/>
        <w:rPr>
          <w:b/>
          <w:bCs/>
        </w:rPr>
      </w:pPr>
      <w:r w:rsidRPr="00847657">
        <w:rPr>
          <w:b/>
          <w:bCs/>
        </w:rPr>
        <w:t xml:space="preserve">3.2 Experimentación </w:t>
      </w:r>
      <w:proofErr w:type="spellStart"/>
      <w:r w:rsidRPr="00847657">
        <w:rPr>
          <w:b/>
          <w:bCs/>
        </w:rPr>
        <w:t>in-situ</w:t>
      </w:r>
      <w:proofErr w:type="spellEnd"/>
    </w:p>
    <w:p w14:paraId="707DC690" w14:textId="5D90E16D" w:rsidR="00DE1690" w:rsidRDefault="00847657" w:rsidP="00847657">
      <w:pPr>
        <w:spacing w:line="276" w:lineRule="auto"/>
        <w:jc w:val="both"/>
      </w:pPr>
      <w:r w:rsidRPr="00847657">
        <w:t xml:space="preserve">Para poder realizar las mediciones de respiración del suelo mediante métodos de cámara, se realizó una instalación de tubos PVC de 20cm de diámetro y 11 cm de alto en febrero de 2022 en </w:t>
      </w:r>
      <w:r w:rsidR="005538F0">
        <w:t>el</w:t>
      </w:r>
      <w:r w:rsidRPr="00847657">
        <w:t xml:space="preserve"> </w:t>
      </w:r>
      <w:r w:rsidR="005538F0">
        <w:t>robledal</w:t>
      </w:r>
      <w:r w:rsidRPr="00847657">
        <w:t xml:space="preserve"> y en abril del mismo año </w:t>
      </w:r>
      <w:r w:rsidR="005538F0">
        <w:t>en el encinar</w:t>
      </w:r>
      <w:r w:rsidRPr="00847657">
        <w:t xml:space="preserve">. En cada ecosistema se instalaron 18 tubos, dando lugar a 6 grupos con dos tratamiento diferentes. </w:t>
      </w:r>
      <w:r w:rsidR="00165764">
        <w:t>T</w:t>
      </w:r>
      <w:r w:rsidRPr="00847657">
        <w:t xml:space="preserve">res grupos se colocaron encima de suelos </w:t>
      </w:r>
      <w:r w:rsidR="00165764">
        <w:t>debajo de</w:t>
      </w:r>
      <w:r w:rsidRPr="00847657">
        <w:t xml:space="preserve"> los individuos y cubiertos de hojarasca (</w:t>
      </w:r>
      <w:r w:rsidR="00492477">
        <w:t>bajo copa</w:t>
      </w:r>
      <w:r w:rsidRPr="00847657">
        <w:t xml:space="preserve">) y los otros tres en suelos donde se había realizado </w:t>
      </w:r>
      <w:proofErr w:type="spellStart"/>
      <w:r w:rsidRPr="00847657">
        <w:t>resalveos</w:t>
      </w:r>
      <w:proofErr w:type="spellEnd"/>
      <w:r w:rsidRPr="00847657">
        <w:t xml:space="preserve"> previamente (suelo desnudo). Esta disposición de los collares deja como resultado un diseño experimental de un factor con 3 réplicas y 9 </w:t>
      </w:r>
      <w:proofErr w:type="spellStart"/>
      <w:r w:rsidRPr="00847657">
        <w:t>pseudoreplicas</w:t>
      </w:r>
      <w:proofErr w:type="spellEnd"/>
      <w:r w:rsidRPr="00847657">
        <w:t xml:space="preserve"> por tratamiento en cada ecosistema en el que se puede observar el efecto de las variaciones antropogénicas de carbono orgánico del suelo en la respiración y, concretamente, el flujo de CO2 de este</w:t>
      </w:r>
      <w:r w:rsidR="004B3E49">
        <w:t xml:space="preserve"> proceso metabólico</w:t>
      </w:r>
      <w:r w:rsidRPr="00847657">
        <w:t xml:space="preserve">. </w:t>
      </w:r>
    </w:p>
    <w:p w14:paraId="1E01D20C" w14:textId="7C47DBFD" w:rsidR="00847657" w:rsidRPr="00847657" w:rsidRDefault="00847657" w:rsidP="00847657">
      <w:pPr>
        <w:spacing w:line="276" w:lineRule="auto"/>
        <w:jc w:val="both"/>
      </w:pPr>
      <w:r w:rsidRPr="00847657">
        <w:t xml:space="preserve">Las campañas de medidas se han realizado cada dos semanas a partir del día 9 de marzo de 2022 en </w:t>
      </w:r>
      <w:r w:rsidR="00301EB3">
        <w:t>el robledal</w:t>
      </w:r>
      <w:r w:rsidRPr="00847657">
        <w:t xml:space="preserve"> y a partir de del día </w:t>
      </w:r>
      <w:r w:rsidR="004B3E49">
        <w:t>17</w:t>
      </w:r>
      <w:r w:rsidRPr="00847657">
        <w:t xml:space="preserve"> de mayo en </w:t>
      </w:r>
      <w:r w:rsidR="00301EB3">
        <w:t>el encinar</w:t>
      </w:r>
      <w:r w:rsidRPr="00847657">
        <w:t xml:space="preserve"> hasta el día </w:t>
      </w:r>
      <w:r w:rsidR="004B3E49">
        <w:t>17</w:t>
      </w:r>
      <w:r w:rsidRPr="00847657">
        <w:t xml:space="preserve"> de </w:t>
      </w:r>
      <w:r w:rsidR="004B3E49">
        <w:t>abril</w:t>
      </w:r>
      <w:r w:rsidRPr="00847657">
        <w:t xml:space="preserve"> de 2023 en </w:t>
      </w:r>
      <w:r w:rsidR="00301EB3">
        <w:t>ambos</w:t>
      </w:r>
      <w:r w:rsidRPr="00847657">
        <w:t xml:space="preserve"> </w:t>
      </w:r>
      <w:r w:rsidRPr="00847657">
        <w:lastRenderedPageBreak/>
        <w:t xml:space="preserve">ecosistemas. Para este estudio se han usado datos a partir del primer día de registros de los </w:t>
      </w:r>
      <w:r w:rsidR="00301EB3">
        <w:t>encinar</w:t>
      </w:r>
      <w:r w:rsidRPr="00847657">
        <w:t xml:space="preserve"> para disponer así de</w:t>
      </w:r>
      <w:r w:rsidR="004B3E49">
        <w:t xml:space="preserve"> casi un</w:t>
      </w:r>
      <w:r w:rsidRPr="00847657">
        <w:t xml:space="preserve"> año natural de mediciones en los</w:t>
      </w:r>
      <w:r w:rsidR="00301EB3">
        <w:t xml:space="preserve"> dos</w:t>
      </w:r>
      <w:r w:rsidRPr="00847657">
        <w:t xml:space="preserve"> ecosistemas.</w:t>
      </w:r>
    </w:p>
    <w:p w14:paraId="46E3E40F" w14:textId="77777777" w:rsidR="00847657" w:rsidRPr="00847657" w:rsidRDefault="00847657" w:rsidP="00847657">
      <w:pPr>
        <w:spacing w:line="276" w:lineRule="auto"/>
        <w:jc w:val="both"/>
      </w:pPr>
      <w:r w:rsidRPr="00847657">
        <w:t xml:space="preserve">Como se ha detallado en la introducción, el mejor método para medir la respiración del suelo es mediante métodos de cámara junto con un analizador de gases por infrarrojo (IRGA). Es por ello, que las mediciones </w:t>
      </w:r>
      <w:proofErr w:type="spellStart"/>
      <w:r w:rsidRPr="00847657">
        <w:t>in-situ</w:t>
      </w:r>
      <w:proofErr w:type="spellEnd"/>
      <w:r w:rsidRPr="00847657">
        <w:t xml:space="preserve"> de este estudio se han realizado con una cámara (8200-01S, </w:t>
      </w:r>
      <w:r w:rsidRPr="00847657">
        <w:rPr>
          <w:i/>
          <w:iCs/>
        </w:rPr>
        <w:t xml:space="preserve">Smart </w:t>
      </w:r>
      <w:proofErr w:type="spellStart"/>
      <w:r w:rsidRPr="00847657">
        <w:rPr>
          <w:i/>
          <w:iCs/>
        </w:rPr>
        <w:t>Chamber</w:t>
      </w:r>
      <w:proofErr w:type="spellEnd"/>
      <w:r w:rsidRPr="00847657">
        <w:t>, Li-</w:t>
      </w:r>
      <w:proofErr w:type="spellStart"/>
      <w:r w:rsidRPr="00847657">
        <w:t>Cor</w:t>
      </w:r>
      <w:proofErr w:type="spellEnd"/>
      <w:r w:rsidRPr="00847657">
        <w:t>, Lincoln, NE, USA), un analizador de gases por infrarrojos (LI-7810, Li-</w:t>
      </w:r>
      <w:proofErr w:type="spellStart"/>
      <w:r w:rsidRPr="00847657">
        <w:t>Cor</w:t>
      </w:r>
      <w:proofErr w:type="spellEnd"/>
      <w:r w:rsidRPr="00847657">
        <w:t xml:space="preserve">, Lincoln, NE, USA) y el software de procesado de datos asociado a estos dos instrumentos, </w:t>
      </w:r>
      <w:proofErr w:type="spellStart"/>
      <w:r w:rsidRPr="00847657">
        <w:rPr>
          <w:i/>
          <w:iCs/>
        </w:rPr>
        <w:t>Soil</w:t>
      </w:r>
      <w:proofErr w:type="spellEnd"/>
      <w:r w:rsidRPr="00847657">
        <w:rPr>
          <w:i/>
          <w:iCs/>
        </w:rPr>
        <w:t xml:space="preserve"> Flux Pro. </w:t>
      </w:r>
    </w:p>
    <w:p w14:paraId="2FB0FB27" w14:textId="77777777" w:rsidR="00847657" w:rsidRPr="00847657" w:rsidRDefault="00847657" w:rsidP="00847657">
      <w:pPr>
        <w:spacing w:line="276" w:lineRule="auto"/>
        <w:jc w:val="both"/>
        <w:rPr>
          <w:u w:val="single"/>
        </w:rPr>
      </w:pPr>
      <w:r w:rsidRPr="00847657">
        <w:rPr>
          <w:u w:val="single"/>
        </w:rPr>
        <w:t xml:space="preserve">3.2.1 Smart </w:t>
      </w:r>
      <w:proofErr w:type="spellStart"/>
      <w:r w:rsidRPr="00847657">
        <w:rPr>
          <w:u w:val="single"/>
        </w:rPr>
        <w:t>Chamber</w:t>
      </w:r>
      <w:proofErr w:type="spellEnd"/>
    </w:p>
    <w:p w14:paraId="339FC9A1" w14:textId="28A28D3A" w:rsidR="00847657" w:rsidRPr="00847657" w:rsidRDefault="00847657" w:rsidP="00847657">
      <w:pPr>
        <w:spacing w:line="276" w:lineRule="auto"/>
        <w:jc w:val="both"/>
      </w:pPr>
      <w:r w:rsidRPr="00847657">
        <w:t xml:space="preserve">La Smart </w:t>
      </w:r>
      <w:proofErr w:type="spellStart"/>
      <w:r w:rsidRPr="00847657">
        <w:t>Chamber</w:t>
      </w:r>
      <w:proofErr w:type="spellEnd"/>
      <w:r w:rsidRPr="00847657">
        <w:t xml:space="preserve"> es una cámara de sondeo portátil, alimentada por batería, con GPS y </w:t>
      </w:r>
      <w:proofErr w:type="spellStart"/>
      <w:r w:rsidRPr="00847657">
        <w:t>Wi</w:t>
      </w:r>
      <w:proofErr w:type="spellEnd"/>
      <w:r w:rsidRPr="00847657">
        <w:t xml:space="preserve">-Fi, que realizar mediciones del flujo de gas del suelo. Presenta un software de procesamiento de flujo integrado, almacenamiento interno y una sonda de humedad y temperatura del suelo para la recopilación de datos auxiliares. Puede configurarse con analizadores de gases LI-COR o de otros fabricantes para realizar mediciones de flujo en tiempo real </w:t>
      </w:r>
      <w:r w:rsidR="001B2C9B">
        <w:fldChar w:fldCharType="begin"/>
      </w:r>
      <w:r w:rsidR="001B2C9B">
        <w:instrText xml:space="preserve"> ADDIN ZOTERO_ITEM CSL_CITATION {"citationID":"Xu5u1lz7","properties":{"formattedCitation":"(\\uc0\\u171{}Using the Smart Chamber. Soil Gas Flux Survey Chamber\\uc0\\u187{}, s.\\uc0\\u160{}f.)","plainCitation":"(«Using the Smart Chamber. Soil Gas Flux Survey Chamber», s. f.)","noteIndex":0},"citationItems":[{"id":378,"uris":["http://zotero.org/users/11290019/items/Y83FUAE3"],"itemData":{"id":378,"type":"article-journal","language":"en","source":"Zotero","title":"Using the Smart Chamber. Soil Gas Flux Survey Chamber"}}],"schema":"https://github.com/citation-style-language/schema/raw/master/csl-citation.json"} </w:instrText>
      </w:r>
      <w:r w:rsidR="001B2C9B">
        <w:fldChar w:fldCharType="separate"/>
      </w:r>
      <w:r w:rsidR="001B2C9B" w:rsidRPr="001B2C9B">
        <w:rPr>
          <w:rFonts w:ascii="Calibri" w:hAnsi="Calibri" w:cs="Calibri"/>
          <w:kern w:val="0"/>
          <w:szCs w:val="24"/>
        </w:rPr>
        <w:t>(«Using the Smart Chamber. Soil Gas Flux Survey Chamber», s. f.)</w:t>
      </w:r>
      <w:r w:rsidR="001B2C9B">
        <w:fldChar w:fldCharType="end"/>
      </w:r>
      <w:r w:rsidRPr="00847657">
        <w:t xml:space="preserve">. </w:t>
      </w:r>
    </w:p>
    <w:p w14:paraId="140703C0" w14:textId="06D10B49" w:rsidR="00847657" w:rsidRPr="00847657" w:rsidRDefault="00847657" w:rsidP="00847657">
      <w:pPr>
        <w:spacing w:line="276" w:lineRule="auto"/>
        <w:jc w:val="both"/>
      </w:pPr>
      <w:r w:rsidRPr="00847657">
        <w:t xml:space="preserve">Las mediciones se realizan colocando la cámara encima de los collares PVC previamente instalados, de forma que el área de suelo que estos ocupan será la analizada. Las recomendaciones del fabricante indican que los collares deben sobresalir un mínimo de 2 centímetros del suelo y no más de 3 cm ya que una excesiva altura de estos provocaría un sombreado que puede afectar las condiciones de temperatura y humedad del suelo (referencia). Así mismo, estas recomendaciones no indican la duración exacta que debe tener una medición, ya que la idoneidad de esta varía según el tipo de suelo, pero si sugiere una duración aproximada, que es entre 90 y 180 segundos. Esta duración se basa en el objetivo de mantener los cambios de concentración de gas tan pequeños como sea posible ya que </w:t>
      </w:r>
      <w:r w:rsidR="008273D2">
        <w:t>diferentes</w:t>
      </w:r>
      <w:r w:rsidRPr="00847657">
        <w:t xml:space="preserve"> estudios de modelos de difusión han demostrado que las cámaras pueden alterar los gradientes de concentración de gases en el suelo, lo cual daría lugar a errores en las estimaciones de flujo </w:t>
      </w:r>
      <w:r w:rsidR="001B2C9B">
        <w:fldChar w:fldCharType="begin"/>
      </w:r>
      <w:r w:rsidR="001B2C9B">
        <w:instrText xml:space="preserve"> ADDIN ZOTERO_ITEM CSL_CITATION {"citationID":"H30A2F7y","properties":{"formattedCitation":"(\\uc0\\u171{}Using the Smart Chamber. Soil Gas Flux Survey Chamber\\uc0\\u187{}, s.\\uc0\\u160{}f.)","plainCitation":"(«Using the Smart Chamber. Soil Gas Flux Survey Chamber», s. f.)","noteIndex":0},"citationItems":[{"id":378,"uris":["http://zotero.org/users/11290019/items/Y83FUAE3"],"itemData":{"id":378,"type":"article-journal","language":"en","source":"Zotero","title":"Using the Smart Chamber. Soil Gas Flux Survey Chamber"},"label":"page"}],"schema":"https://github.com/citation-style-language/schema/raw/master/csl-citation.json"} </w:instrText>
      </w:r>
      <w:r w:rsidR="001B2C9B">
        <w:fldChar w:fldCharType="separate"/>
      </w:r>
      <w:r w:rsidR="001B2C9B" w:rsidRPr="001B2C9B">
        <w:rPr>
          <w:rFonts w:ascii="Calibri" w:hAnsi="Calibri" w:cs="Calibri"/>
          <w:kern w:val="0"/>
          <w:szCs w:val="24"/>
        </w:rPr>
        <w:t>(«Using the Smart Chamber. Soil Gas Flux Survey Chamber», s. f.)</w:t>
      </w:r>
      <w:r w:rsidR="001B2C9B">
        <w:fldChar w:fldCharType="end"/>
      </w:r>
      <w:r w:rsidR="001B2C9B">
        <w:t>.</w:t>
      </w:r>
      <w:r w:rsidRPr="00847657">
        <w:t xml:space="preserve"> En nuestro caso, se realizaron mediciones de 110 segundos.</w:t>
      </w:r>
    </w:p>
    <w:p w14:paraId="6C27A38E" w14:textId="0AD78676" w:rsidR="00847657" w:rsidRDefault="00847657" w:rsidP="00847657">
      <w:pPr>
        <w:spacing w:line="276" w:lineRule="auto"/>
        <w:jc w:val="both"/>
      </w:pPr>
      <w:r w:rsidRPr="00847657">
        <w:t>Por último, otro aspecto a tener cuenta según el fabricante es el “offset” del collar, término que hace referencia a la altura de este y que es necesario para determinar el volumen de aire dentro del cuello del suelo, que a su vez se utiliza para calcular el volumen total del sistema. El volumen total del sistema es un parámetro importante del cálculo del flujo, por lo que debe determinarse con la mayor precisión posible. Esta altura puede ser altamente variable dentro de cada collar debido a la pendiente o la irregularidad del suelo, por lo tanto, siguiendo las indicaciones del fabricante, se midió dicha distancia en cuatro zonas de cada collar y finalmente se obtuvo el promedio.</w:t>
      </w:r>
    </w:p>
    <w:p w14:paraId="3F45E551" w14:textId="094E0D6D" w:rsidR="003937EA" w:rsidRDefault="00447BF8" w:rsidP="00847657">
      <w:pPr>
        <w:spacing w:line="276" w:lineRule="auto"/>
        <w:jc w:val="both"/>
      </w:pPr>
      <w:r w:rsidRPr="003937EA">
        <w:rPr>
          <w:noProof/>
        </w:rPr>
        <w:drawing>
          <wp:anchor distT="0" distB="0" distL="114300" distR="114300" simplePos="0" relativeHeight="251660288" behindDoc="0" locked="0" layoutInCell="1" allowOverlap="1" wp14:anchorId="1A29C27E" wp14:editId="03214BF9">
            <wp:simplePos x="0" y="0"/>
            <wp:positionH relativeFrom="margin">
              <wp:align>center</wp:align>
            </wp:positionH>
            <wp:positionV relativeFrom="paragraph">
              <wp:posOffset>4445</wp:posOffset>
            </wp:positionV>
            <wp:extent cx="3148518" cy="1402080"/>
            <wp:effectExtent l="0" t="0" r="0" b="7620"/>
            <wp:wrapSquare wrapText="bothSides"/>
            <wp:docPr id="181267721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77210" name="Imagen 1" descr="Diagram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48518" cy="1402080"/>
                    </a:xfrm>
                    <a:prstGeom prst="rect">
                      <a:avLst/>
                    </a:prstGeom>
                  </pic:spPr>
                </pic:pic>
              </a:graphicData>
            </a:graphic>
          </wp:anchor>
        </w:drawing>
      </w:r>
    </w:p>
    <w:p w14:paraId="48943BF0" w14:textId="43E1A8E0" w:rsidR="003937EA" w:rsidRDefault="003937EA" w:rsidP="00847657">
      <w:pPr>
        <w:spacing w:line="276" w:lineRule="auto"/>
        <w:jc w:val="both"/>
      </w:pPr>
    </w:p>
    <w:p w14:paraId="2ECEFB0A" w14:textId="1E27BB33" w:rsidR="003937EA" w:rsidRDefault="003937EA" w:rsidP="00847657">
      <w:pPr>
        <w:spacing w:line="276" w:lineRule="auto"/>
        <w:jc w:val="both"/>
      </w:pPr>
    </w:p>
    <w:p w14:paraId="640FEAA1" w14:textId="77777777" w:rsidR="003937EA" w:rsidRPr="00847657" w:rsidRDefault="003937EA" w:rsidP="00847657">
      <w:pPr>
        <w:spacing w:line="276" w:lineRule="auto"/>
        <w:jc w:val="both"/>
      </w:pPr>
    </w:p>
    <w:p w14:paraId="6690548B" w14:textId="77777777" w:rsidR="00447BF8" w:rsidRDefault="00447BF8" w:rsidP="00847657">
      <w:pPr>
        <w:spacing w:line="276" w:lineRule="auto"/>
        <w:jc w:val="both"/>
        <w:rPr>
          <w:u w:val="single"/>
        </w:rPr>
      </w:pPr>
    </w:p>
    <w:p w14:paraId="3A3D3F5C" w14:textId="77777777" w:rsidR="00447BF8" w:rsidRDefault="00447BF8" w:rsidP="00847657">
      <w:pPr>
        <w:spacing w:line="276" w:lineRule="auto"/>
        <w:jc w:val="both"/>
        <w:rPr>
          <w:u w:val="single"/>
        </w:rPr>
      </w:pPr>
    </w:p>
    <w:p w14:paraId="47BA7160" w14:textId="4A08449E" w:rsidR="00847657" w:rsidRPr="00847657" w:rsidRDefault="00847657" w:rsidP="00847657">
      <w:pPr>
        <w:spacing w:line="276" w:lineRule="auto"/>
        <w:jc w:val="both"/>
        <w:rPr>
          <w:u w:val="single"/>
        </w:rPr>
      </w:pPr>
      <w:r w:rsidRPr="00847657">
        <w:rPr>
          <w:u w:val="single"/>
        </w:rPr>
        <w:lastRenderedPageBreak/>
        <w:t>3.2.2. Analizador de gases traza LI-7810</w:t>
      </w:r>
    </w:p>
    <w:p w14:paraId="569C5434" w14:textId="630A55B5" w:rsidR="00847657" w:rsidRPr="003B0324" w:rsidRDefault="00847657" w:rsidP="00847657">
      <w:pPr>
        <w:spacing w:line="276" w:lineRule="auto"/>
        <w:jc w:val="both"/>
      </w:pPr>
      <w:r w:rsidRPr="00847657">
        <w:t xml:space="preserve">El analizador de gases traza LI-7810 CH4/CO2/H2O es un analizador basado en láser de alta precisión y estabilidad que utiliza la espectroscopia de absorción mejorada por cavidad y realimentación óptica (OF-CEAS). El analizador mide y almacena en su memoria interna fracciones molares secas de CH4 y CO2 del aire corregidas tanto por las interferencias espectroscópicas como por la dilución debida al H2O. </w:t>
      </w:r>
      <w:r w:rsidR="001B2C9B">
        <w:fldChar w:fldCharType="begin"/>
      </w:r>
      <w:r w:rsidR="001B2C9B">
        <w:instrText xml:space="preserve"> ADDIN ZOTERO_ITEM CSL_CITATION {"citationID":"fufIKgTn","properties":{"formattedCitation":"(\\uc0\\u171{}LI-7810 CH4/CO2/H2O Trace Gas Analyzer Instruction Manual\\uc0\\u187{}, s.\\uc0\\u160{}f.)","plainCitation":"(«LI-7810 CH4/CO2/H2O Trace Gas Analyzer Instruction Manual», s. f.)","noteIndex":0},"citationItems":[{"id":379,"uris":["http://zotero.org/users/11290019/items/ZXVFS6QW"],"itemData":{"id":379,"type":"article-journal","language":"en","source":"Zotero","title":"LI-7810 CH4/CO2/H2O Trace Gas Analyzer Instruction Manual"}}],"schema":"https://github.com/citation-style-language/schema/raw/master/csl-citation.json"} </w:instrText>
      </w:r>
      <w:r w:rsidR="001B2C9B">
        <w:fldChar w:fldCharType="separate"/>
      </w:r>
      <w:r w:rsidR="001B2C9B" w:rsidRPr="001B2C9B">
        <w:rPr>
          <w:rFonts w:ascii="Calibri" w:hAnsi="Calibri" w:cs="Calibri"/>
          <w:kern w:val="0"/>
          <w:szCs w:val="24"/>
          <w:lang w:val="en-US"/>
        </w:rPr>
        <w:t>(«LI-7810 CH4/CO2/H2O Trace Gas Analyzer Instruction Manual», s. f.)</w:t>
      </w:r>
      <w:r w:rsidR="001B2C9B">
        <w:fldChar w:fldCharType="end"/>
      </w:r>
      <w:r w:rsidR="001B2C9B" w:rsidRPr="003B0324">
        <w:t>.</w:t>
      </w:r>
    </w:p>
    <w:p w14:paraId="4657310C" w14:textId="10E51EEF" w:rsidR="00847657" w:rsidRPr="003B0324" w:rsidRDefault="003B1756" w:rsidP="00847657">
      <w:pPr>
        <w:spacing w:line="276" w:lineRule="auto"/>
        <w:jc w:val="both"/>
      </w:pPr>
      <w:r w:rsidRPr="00592C09">
        <w:rPr>
          <w:noProof/>
        </w:rPr>
        <w:drawing>
          <wp:anchor distT="0" distB="0" distL="114300" distR="114300" simplePos="0" relativeHeight="251667456" behindDoc="0" locked="0" layoutInCell="1" allowOverlap="1" wp14:anchorId="461F5ACE" wp14:editId="2AE5B5C5">
            <wp:simplePos x="0" y="0"/>
            <wp:positionH relativeFrom="margin">
              <wp:align>right</wp:align>
            </wp:positionH>
            <wp:positionV relativeFrom="paragraph">
              <wp:posOffset>920115</wp:posOffset>
            </wp:positionV>
            <wp:extent cx="2906395" cy="1615440"/>
            <wp:effectExtent l="0" t="0" r="8255" b="3810"/>
            <wp:wrapSquare wrapText="bothSides"/>
            <wp:docPr id="179279043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90438" name="Imagen 1" descr="Diagram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06395" cy="1615440"/>
                    </a:xfrm>
                    <a:prstGeom prst="rect">
                      <a:avLst/>
                    </a:prstGeom>
                  </pic:spPr>
                </pic:pic>
              </a:graphicData>
            </a:graphic>
            <wp14:sizeRelH relativeFrom="margin">
              <wp14:pctWidth>0</wp14:pctWidth>
            </wp14:sizeRelH>
            <wp14:sizeRelV relativeFrom="margin">
              <wp14:pctHeight>0</wp14:pctHeight>
            </wp14:sizeRelV>
          </wp:anchor>
        </w:drawing>
      </w:r>
      <w:r w:rsidR="00847657" w:rsidRPr="00847657">
        <w:t>La cámara se conecta al analizador mediante la entrada de aire de este. Cuando se empieza una medición, el aire se introduce de la cámara al analizador a través de la entrada, fluye a través del banco óptico y el ajustador de fase y se expulsa por la salida de aire</w:t>
      </w:r>
      <w:r w:rsidR="008273D2">
        <w:t>, todo esto gracias a una bomba interna</w:t>
      </w:r>
      <w:r w:rsidR="00847657" w:rsidRPr="00847657">
        <w:t>. El banco óptico está formado por tres espejos altamente reflectantes dispuestos en forma de “V”. Estas características ayudan a que cuando el analizador inyecta luz l</w:t>
      </w:r>
      <w:r w:rsidR="00540D27">
        <w:t>á</w:t>
      </w:r>
      <w:r w:rsidR="00847657" w:rsidRPr="00847657">
        <w:t xml:space="preserve">ser en el interior para medir la concentración de los gases, los fotones puedan circular más tiempo a través del medio activo antes de escapar y golpear el fotodiodo. De esta forma se consigue una mayor longitud de trayectoria efectiva que logra mejorar la sensibilidad ya que el gas que fluya a través de la cavidad tendrá más oportunidades de absorber la luz. </w:t>
      </w:r>
      <w:r w:rsidR="001B2C9B">
        <w:fldChar w:fldCharType="begin"/>
      </w:r>
      <w:r w:rsidR="001B2C9B">
        <w:instrText xml:space="preserve"> ADDIN ZOTERO_ITEM CSL_CITATION {"citationID":"QCQ1czFK","properties":{"formattedCitation":"(\\uc0\\u171{}LI-7810 CH4/CO2/H2O Trace Gas Analyzer Instruction Manual\\uc0\\u187{}, s.\\uc0\\u160{}f.)","plainCitation":"(«LI-7810 CH4/CO2/H2O Trace Gas Analyzer Instruction Manual», s. f.)","noteIndex":0},"citationItems":[{"id":379,"uris":["http://zotero.org/users/11290019/items/ZXVFS6QW"],"itemData":{"id":379,"type":"article-journal","language":"en","source":"Zotero","title":"LI-7810 CH4/CO2/H2O Trace Gas Analyzer Instruction Manual"}}],"schema":"https://github.com/citation-style-language/schema/raw/master/csl-citation.json"} </w:instrText>
      </w:r>
      <w:r w:rsidR="001B2C9B">
        <w:fldChar w:fldCharType="separate"/>
      </w:r>
      <w:r w:rsidR="001B2C9B" w:rsidRPr="001B2C9B">
        <w:rPr>
          <w:rFonts w:ascii="Calibri" w:hAnsi="Calibri" w:cs="Calibri"/>
          <w:kern w:val="0"/>
          <w:szCs w:val="24"/>
          <w:lang w:val="en-US"/>
        </w:rPr>
        <w:t>(«LI-7810 CH4/CO2/H2O Trace Gas Analyzer Instruction Manual», s. f.)</w:t>
      </w:r>
      <w:r w:rsidR="001B2C9B">
        <w:fldChar w:fldCharType="end"/>
      </w:r>
      <w:r w:rsidR="00847657" w:rsidRPr="003B0324">
        <w:t>.</w:t>
      </w:r>
    </w:p>
    <w:p w14:paraId="1A017141" w14:textId="4363C0D9" w:rsidR="00847657" w:rsidRPr="003B0324" w:rsidRDefault="00847657" w:rsidP="00847657">
      <w:pPr>
        <w:spacing w:line="276" w:lineRule="auto"/>
        <w:jc w:val="both"/>
      </w:pPr>
    </w:p>
    <w:p w14:paraId="1428DBFF" w14:textId="3B657056" w:rsidR="00B61EAC" w:rsidRPr="003B0324" w:rsidRDefault="006E159B" w:rsidP="00847657">
      <w:pPr>
        <w:spacing w:line="276" w:lineRule="auto"/>
        <w:jc w:val="both"/>
        <w:rPr>
          <w:b/>
          <w:bCs/>
        </w:rPr>
      </w:pPr>
      <w:r w:rsidRPr="005613D8">
        <w:rPr>
          <w:noProof/>
        </w:rPr>
        <w:drawing>
          <wp:anchor distT="0" distB="0" distL="114300" distR="114300" simplePos="0" relativeHeight="251666432" behindDoc="0" locked="0" layoutInCell="1" allowOverlap="1" wp14:anchorId="79C25975" wp14:editId="3D935D59">
            <wp:simplePos x="0" y="0"/>
            <wp:positionH relativeFrom="margin">
              <wp:align>left</wp:align>
            </wp:positionH>
            <wp:positionV relativeFrom="paragraph">
              <wp:posOffset>3810</wp:posOffset>
            </wp:positionV>
            <wp:extent cx="2520950" cy="1465580"/>
            <wp:effectExtent l="0" t="0" r="0" b="1270"/>
            <wp:wrapSquare wrapText="bothSides"/>
            <wp:docPr id="1940750131" name="Imagen 194075013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527205" name="Imagen 1" descr="Diagrama, Esquemático&#10;&#10;Descripción generada automáticamente"/>
                    <pic:cNvPicPr/>
                  </pic:nvPicPr>
                  <pic:blipFill rotWithShape="1">
                    <a:blip r:embed="rId10">
                      <a:extLst>
                        <a:ext uri="{28A0092B-C50C-407E-A947-70E740481C1C}">
                          <a14:useLocalDpi xmlns:a14="http://schemas.microsoft.com/office/drawing/2010/main" val="0"/>
                        </a:ext>
                      </a:extLst>
                    </a:blip>
                    <a:srcRect r="44952"/>
                    <a:stretch/>
                  </pic:blipFill>
                  <pic:spPr bwMode="auto">
                    <a:xfrm>
                      <a:off x="0" y="0"/>
                      <a:ext cx="2520950" cy="1465580"/>
                    </a:xfrm>
                    <a:prstGeom prst="rect">
                      <a:avLst/>
                    </a:prstGeom>
                    <a:ln>
                      <a:noFill/>
                    </a:ln>
                    <a:extLst>
                      <a:ext uri="{53640926-AAD7-44D8-BBD7-CCE9431645EC}">
                        <a14:shadowObscured xmlns:a14="http://schemas.microsoft.com/office/drawing/2010/main"/>
                      </a:ext>
                    </a:extLst>
                  </pic:spPr>
                </pic:pic>
              </a:graphicData>
            </a:graphic>
          </wp:anchor>
        </w:drawing>
      </w:r>
      <w:r w:rsidR="003B1756" w:rsidRPr="005613D8">
        <w:rPr>
          <w:noProof/>
        </w:rPr>
        <w:drawing>
          <wp:anchor distT="0" distB="0" distL="114300" distR="114300" simplePos="0" relativeHeight="251668480" behindDoc="0" locked="0" layoutInCell="1" allowOverlap="1" wp14:anchorId="38FBE0AA" wp14:editId="25185F8F">
            <wp:simplePos x="0" y="0"/>
            <wp:positionH relativeFrom="column">
              <wp:posOffset>2844916</wp:posOffset>
            </wp:positionH>
            <wp:positionV relativeFrom="paragraph">
              <wp:posOffset>4618</wp:posOffset>
            </wp:positionV>
            <wp:extent cx="2059040" cy="1465580"/>
            <wp:effectExtent l="0" t="0" r="0" b="1270"/>
            <wp:wrapSquare wrapText="bothSides"/>
            <wp:docPr id="543527205"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527205" name="Imagen 1" descr="Diagrama, Esquemático&#10;&#10;Descripción generada automáticamente"/>
                    <pic:cNvPicPr/>
                  </pic:nvPicPr>
                  <pic:blipFill rotWithShape="1">
                    <a:blip r:embed="rId10">
                      <a:extLst>
                        <a:ext uri="{28A0092B-C50C-407E-A947-70E740481C1C}">
                          <a14:useLocalDpi xmlns:a14="http://schemas.microsoft.com/office/drawing/2010/main" val="0"/>
                        </a:ext>
                      </a:extLst>
                    </a:blip>
                    <a:srcRect l="55049"/>
                    <a:stretch/>
                  </pic:blipFill>
                  <pic:spPr bwMode="auto">
                    <a:xfrm>
                      <a:off x="0" y="0"/>
                      <a:ext cx="2059040" cy="1465580"/>
                    </a:xfrm>
                    <a:prstGeom prst="rect">
                      <a:avLst/>
                    </a:prstGeom>
                    <a:ln>
                      <a:noFill/>
                    </a:ln>
                    <a:extLst>
                      <a:ext uri="{53640926-AAD7-44D8-BBD7-CCE9431645EC}">
                        <a14:shadowObscured xmlns:a14="http://schemas.microsoft.com/office/drawing/2010/main"/>
                      </a:ext>
                    </a:extLst>
                  </pic:spPr>
                </pic:pic>
              </a:graphicData>
            </a:graphic>
          </wp:anchor>
        </w:drawing>
      </w:r>
    </w:p>
    <w:p w14:paraId="6D6866B5" w14:textId="61B4207D" w:rsidR="00B61EAC" w:rsidRPr="003B0324" w:rsidRDefault="00B61EAC" w:rsidP="00847657">
      <w:pPr>
        <w:spacing w:line="276" w:lineRule="auto"/>
        <w:jc w:val="both"/>
        <w:rPr>
          <w:b/>
          <w:bCs/>
        </w:rPr>
      </w:pPr>
    </w:p>
    <w:p w14:paraId="7D27157A" w14:textId="14D74B90" w:rsidR="00B61EAC" w:rsidRPr="003B0324" w:rsidRDefault="00B61EAC" w:rsidP="00847657">
      <w:pPr>
        <w:spacing w:line="276" w:lineRule="auto"/>
        <w:jc w:val="both"/>
        <w:rPr>
          <w:b/>
          <w:bCs/>
        </w:rPr>
      </w:pPr>
    </w:p>
    <w:p w14:paraId="6FD9FCEE" w14:textId="36B07AC5" w:rsidR="0093128C" w:rsidRPr="003B0324" w:rsidRDefault="0093128C" w:rsidP="00847657">
      <w:pPr>
        <w:spacing w:line="276" w:lineRule="auto"/>
        <w:jc w:val="both"/>
        <w:rPr>
          <w:b/>
          <w:bCs/>
        </w:rPr>
      </w:pPr>
    </w:p>
    <w:p w14:paraId="7B0660B5" w14:textId="77777777" w:rsidR="0093128C" w:rsidRPr="003B0324" w:rsidRDefault="0093128C" w:rsidP="00847657">
      <w:pPr>
        <w:spacing w:line="276" w:lineRule="auto"/>
        <w:jc w:val="both"/>
        <w:rPr>
          <w:b/>
          <w:bCs/>
        </w:rPr>
      </w:pPr>
    </w:p>
    <w:p w14:paraId="7015A9C5" w14:textId="77777777" w:rsidR="00447BF8" w:rsidRPr="003B0324" w:rsidRDefault="00447BF8" w:rsidP="00847657">
      <w:pPr>
        <w:spacing w:line="276" w:lineRule="auto"/>
        <w:jc w:val="both"/>
        <w:rPr>
          <w:b/>
          <w:bCs/>
        </w:rPr>
      </w:pPr>
    </w:p>
    <w:p w14:paraId="44628090" w14:textId="0DFAF856" w:rsidR="00847657" w:rsidRPr="00847657" w:rsidRDefault="00847657" w:rsidP="00847657">
      <w:pPr>
        <w:spacing w:line="276" w:lineRule="auto"/>
        <w:jc w:val="both"/>
        <w:rPr>
          <w:b/>
          <w:bCs/>
        </w:rPr>
      </w:pPr>
      <w:r w:rsidRPr="00847657">
        <w:rPr>
          <w:b/>
          <w:bCs/>
        </w:rPr>
        <w:t>3.3 Experimentación satelital</w:t>
      </w:r>
    </w:p>
    <w:p w14:paraId="11EAE5C3" w14:textId="4A1ECCDC" w:rsidR="00847657" w:rsidRPr="00847657" w:rsidRDefault="00847657" w:rsidP="00847657">
      <w:pPr>
        <w:spacing w:line="276" w:lineRule="auto"/>
        <w:jc w:val="both"/>
      </w:pPr>
      <w:r w:rsidRPr="00847657">
        <w:t xml:space="preserve">Para realizar la parte satelital del experimento hemos usado los productos de dos misiones satelitales diferentes, SENTINEL-2 y Landsat </w:t>
      </w:r>
      <w:r w:rsidR="00D96D99">
        <w:t>9</w:t>
      </w:r>
      <w:r w:rsidRPr="00847657">
        <w:t>. Estos productos han sido obtenido a través de</w:t>
      </w:r>
      <w:r w:rsidR="00D96D99">
        <w:t xml:space="preserve"> la plataforma </w:t>
      </w:r>
      <w:r w:rsidRPr="00847657">
        <w:t>GOOGLE EARTH ENGINE</w:t>
      </w:r>
      <w:r w:rsidR="001D3B5B">
        <w:t>, que permite la obtención de datos mediante programación con JavaScript.</w:t>
      </w:r>
    </w:p>
    <w:p w14:paraId="7B7D2E52" w14:textId="77777777" w:rsidR="00847657" w:rsidRPr="00847657" w:rsidRDefault="00847657" w:rsidP="00847657">
      <w:pPr>
        <w:spacing w:line="276" w:lineRule="auto"/>
        <w:jc w:val="both"/>
        <w:rPr>
          <w:u w:val="single"/>
        </w:rPr>
      </w:pPr>
      <w:r w:rsidRPr="00847657">
        <w:rPr>
          <w:u w:val="single"/>
        </w:rPr>
        <w:t>3.3.1 SENTINEL-2</w:t>
      </w:r>
    </w:p>
    <w:p w14:paraId="22E131F3" w14:textId="30B393C8" w:rsidR="00AC3D0B" w:rsidRPr="00847657" w:rsidRDefault="00847657" w:rsidP="00847657">
      <w:pPr>
        <w:spacing w:line="276" w:lineRule="auto"/>
        <w:jc w:val="both"/>
      </w:pPr>
      <w:r w:rsidRPr="00847657">
        <w:t xml:space="preserve">La misión </w:t>
      </w:r>
      <w:proofErr w:type="spellStart"/>
      <w:r w:rsidRPr="00847657">
        <w:t>Copernicus</w:t>
      </w:r>
      <w:proofErr w:type="spellEnd"/>
      <w:r w:rsidRPr="00847657">
        <w:t xml:space="preserve"> SENTINEL-2 comprende una constelación de dos satélites idénticos  (SENTINEL-2ª Y SENTINEL-2B) de órbita polar situados en la misma órbita </w:t>
      </w:r>
      <w:proofErr w:type="spellStart"/>
      <w:r w:rsidRPr="00847657">
        <w:t>heliosincrónica</w:t>
      </w:r>
      <w:proofErr w:type="spellEnd"/>
      <w:r w:rsidRPr="00847657">
        <w:t xml:space="preserve">, en fase de 180° entre sí. Su objetivo es monitorear la variabilidad de las condiciones de la superficie terrestre mediante su gran anchura de barrido (290 km) y su rápido tiempo de revisita (10 días en el ecuador con un satélite, y 5 días con 2 satélites en condiciones de ausencia de nubes, lo que se traduce en 2-3 días en latitudes </w:t>
      </w:r>
      <w:r w:rsidRPr="00847657">
        <w:lastRenderedPageBreak/>
        <w:t>medias). Los SENTINEL-2 llevan consigo un instrumento ópticos multiespectral (MSI) que muestrea 13 bandas espectrales a diferentes resoluciones espaciales</w:t>
      </w:r>
      <w:r w:rsidR="001B2C9B">
        <w:fldChar w:fldCharType="begin"/>
      </w:r>
      <w:r w:rsidR="00B04352">
        <w:instrText xml:space="preserve"> ADDIN ZOTERO_ITEM CSL_CITATION {"citationID":"PD8ZIdPr","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1B2C9B">
        <w:fldChar w:fldCharType="separate"/>
      </w:r>
      <w:r w:rsidR="00B04352" w:rsidRPr="00B04352">
        <w:rPr>
          <w:rFonts w:ascii="Calibri" w:hAnsi="Calibri" w:cs="Calibri"/>
          <w:kern w:val="0"/>
          <w:szCs w:val="24"/>
        </w:rPr>
        <w:t>(«Sentinel -2 User Handbook» 2013)</w:t>
      </w:r>
      <w:r w:rsidR="001B2C9B">
        <w:fldChar w:fldCharType="end"/>
      </w:r>
      <w:r w:rsidRPr="00847657">
        <w:t>.</w:t>
      </w:r>
    </w:p>
    <w:p w14:paraId="2A7AC2ED" w14:textId="293382E8" w:rsidR="00244135" w:rsidRDefault="008E5BF8" w:rsidP="00847657">
      <w:pPr>
        <w:spacing w:line="276" w:lineRule="auto"/>
        <w:jc w:val="both"/>
      </w:pPr>
      <w:r>
        <w:rPr>
          <w:noProof/>
        </w:rPr>
        <w:drawing>
          <wp:anchor distT="0" distB="0" distL="114300" distR="114300" simplePos="0" relativeHeight="251672576" behindDoc="0" locked="0" layoutInCell="1" allowOverlap="1" wp14:anchorId="1A6D244E" wp14:editId="1C66A779">
            <wp:simplePos x="0" y="0"/>
            <wp:positionH relativeFrom="margin">
              <wp:align>right</wp:align>
            </wp:positionH>
            <wp:positionV relativeFrom="paragraph">
              <wp:posOffset>734060</wp:posOffset>
            </wp:positionV>
            <wp:extent cx="2339340" cy="1822450"/>
            <wp:effectExtent l="0" t="0" r="3810" b="6350"/>
            <wp:wrapSquare wrapText="bothSides"/>
            <wp:docPr id="1396459144"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9340" cy="1822450"/>
                    </a:xfrm>
                    <a:prstGeom prst="rect">
                      <a:avLst/>
                    </a:prstGeom>
                    <a:noFill/>
                  </pic:spPr>
                </pic:pic>
              </a:graphicData>
            </a:graphic>
            <wp14:sizeRelH relativeFrom="margin">
              <wp14:pctWidth>0</wp14:pctWidth>
            </wp14:sizeRelH>
            <wp14:sizeRelV relativeFrom="margin">
              <wp14:pctHeight>0</wp14:pctHeight>
            </wp14:sizeRelV>
          </wp:anchor>
        </w:drawing>
      </w:r>
      <w:r w:rsidR="00847657" w:rsidRPr="00847657">
        <w:t>El instrumento multiespectral (MSI) utiliza un sensor con el concepto de "escoba de empuje" (“</w:t>
      </w:r>
      <w:proofErr w:type="spellStart"/>
      <w:r w:rsidR="00847657" w:rsidRPr="00847657">
        <w:t>push</w:t>
      </w:r>
      <w:proofErr w:type="spellEnd"/>
      <w:r w:rsidR="00847657" w:rsidRPr="00847657">
        <w:t xml:space="preserve"> </w:t>
      </w:r>
      <w:proofErr w:type="spellStart"/>
      <w:r w:rsidR="00847657" w:rsidRPr="00847657">
        <w:t>broom</w:t>
      </w:r>
      <w:proofErr w:type="spellEnd"/>
      <w:r w:rsidR="00847657" w:rsidRPr="00847657">
        <w:t>”) que consiste en recopilar filas de imágenes a lo largo de la franja orbital y utilizar el movimiento de avance de la nave espacial a lo largo de la trayectoria de la órbita para añadir nuevas filas a su adquisición. La luz reflejada hacia el instrumento MSI desde la Tierra y su atmósfera es recogida por un telescopio de tres espejos (M1, M2 y M3) y enfocada, mediante un divisor de haces, hacia dos conjuntos de plano focal (FPA): uno para las diez longitudes de onda visible e infrarrojo cercano (VNIR) y otro para las tres longitudes de infrarrojos de onda corta (SWIR). Ambos</w:t>
      </w:r>
      <w:r w:rsidR="00952938">
        <w:t xml:space="preserve"> </w:t>
      </w:r>
      <w:proofErr w:type="spellStart"/>
      <w:r w:rsidR="00847657" w:rsidRPr="00847657">
        <w:t>FPAs</w:t>
      </w:r>
      <w:proofErr w:type="spellEnd"/>
      <w:r w:rsidR="00847657" w:rsidRPr="00847657">
        <w:t xml:space="preserve"> están compuestos por 12 detectores escalonados en dos filas horizontales</w:t>
      </w:r>
      <w:r w:rsidR="008A6ADA">
        <w:t xml:space="preserve"> </w:t>
      </w:r>
      <w:r w:rsidR="00847657" w:rsidRPr="00847657">
        <w:t>(figura)</w:t>
      </w:r>
      <w:r w:rsidR="008A6ADA">
        <w:t xml:space="preserve">. </w:t>
      </w:r>
      <w:r w:rsidR="00847657" w:rsidRPr="00847657">
        <w:t>La separación de las bandas electromagnéticas individuales VNIR y SWIR se consigue mediante filtros de banda superpuestos a los detectores</w:t>
      </w:r>
      <w:r w:rsidR="00B04352">
        <w:t xml:space="preserve"> </w:t>
      </w:r>
      <w:r w:rsidR="00B04352">
        <w:fldChar w:fldCharType="begin"/>
      </w:r>
      <w:r w:rsidR="00B04352">
        <w:instrText xml:space="preserve"> ADDIN ZOTERO_ITEM CSL_CITATION {"citationID":"i3bTG7VD","properties":{"formattedCitation":"(\\uc0\\u171{}Sentinel -2 User Handbook\\uc0\\u187{} 2013)","plainCitation":"(«Sentinel -2 User Handbook» 2013)","noteIndex":0},"citationItems":[{"id":369,"uris":["http://zotero.org/users/11290019/items/LM4HLRWN"],"itemData":{"id":369,"type":"article-journal","issue":"1","language":"en","source":"Zotero","title":"Sentinel -2 User Handbook","issued":{"date-parts":[["2013"]]}}}],"schema":"https://github.com/citation-style-language/schema/raw/master/csl-citation.json"} </w:instrText>
      </w:r>
      <w:r w:rsidR="00B04352">
        <w:fldChar w:fldCharType="separate"/>
      </w:r>
      <w:r w:rsidR="00B04352" w:rsidRPr="00B04352">
        <w:rPr>
          <w:rFonts w:ascii="Calibri" w:hAnsi="Calibri" w:cs="Calibri"/>
          <w:kern w:val="0"/>
          <w:szCs w:val="24"/>
        </w:rPr>
        <w:t>(«Sentinel -2 User Handbook» 2013)</w:t>
      </w:r>
      <w:r w:rsidR="00B04352">
        <w:fldChar w:fldCharType="end"/>
      </w:r>
      <w:r w:rsidR="00847657" w:rsidRPr="00847657">
        <w:t>.</w:t>
      </w:r>
      <w:r>
        <w:t xml:space="preserve"> </w:t>
      </w:r>
    </w:p>
    <w:p w14:paraId="4121F558" w14:textId="464FE806" w:rsidR="003F6BA5" w:rsidRDefault="00847657" w:rsidP="00847657">
      <w:pPr>
        <w:spacing w:line="276" w:lineRule="auto"/>
        <w:jc w:val="both"/>
      </w:pPr>
      <w:r w:rsidRPr="00847657">
        <w:t>Mediante SENTINEL-2 hemos obtenido 4 índices diferentes derivados de medidas multiespectrales realizadas por el satélite: NDVI, EVI, LSWI y NDWI.</w:t>
      </w:r>
      <w:r w:rsidR="00B92EAD">
        <w:t xml:space="preserve"> Estos índices s</w:t>
      </w:r>
      <w:r w:rsidR="00510604">
        <w:t>on fruto de la</w:t>
      </w:r>
      <w:r w:rsidR="00B92EAD">
        <w:t xml:space="preserve"> combinación de </w:t>
      </w:r>
      <w:r w:rsidR="00510604">
        <w:t xml:space="preserve"> las diferentes </w:t>
      </w:r>
      <w:r w:rsidR="00B92EAD">
        <w:t>bandas espectrales que SENTINEL-2 es capaz de muestrear</w:t>
      </w:r>
      <w:r w:rsidR="00510604">
        <w:t>, estas se pueden observar en la tabla x, con sus</w:t>
      </w:r>
      <w:r w:rsidR="00FC307B">
        <w:t xml:space="preserve"> respectivas características.</w:t>
      </w:r>
    </w:p>
    <w:tbl>
      <w:tblPr>
        <w:tblStyle w:val="Tablaconcuadrcula"/>
        <w:tblW w:w="0" w:type="auto"/>
        <w:tblLook w:val="04A0" w:firstRow="1" w:lastRow="0" w:firstColumn="1" w:lastColumn="0" w:noHBand="0" w:noVBand="1"/>
      </w:tblPr>
      <w:tblGrid>
        <w:gridCol w:w="1567"/>
        <w:gridCol w:w="1409"/>
        <w:gridCol w:w="1786"/>
        <w:gridCol w:w="1256"/>
        <w:gridCol w:w="1786"/>
        <w:gridCol w:w="1256"/>
      </w:tblGrid>
      <w:tr w:rsidR="00461B00" w:rsidRPr="00FC307B" w14:paraId="60587595" w14:textId="77777777" w:rsidTr="00461B00">
        <w:trPr>
          <w:trHeight w:val="300"/>
        </w:trPr>
        <w:tc>
          <w:tcPr>
            <w:tcW w:w="0" w:type="auto"/>
            <w:vMerge w:val="restart"/>
            <w:shd w:val="clear" w:color="auto" w:fill="BFBFBF" w:themeFill="background1" w:themeFillShade="BF"/>
            <w:hideMark/>
          </w:tcPr>
          <w:p w14:paraId="2CD96D20" w14:textId="1DEB0CDD" w:rsidR="00FC307B" w:rsidRPr="00FC307B" w:rsidRDefault="00461B00" w:rsidP="00FC307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Resolución espacial</w:t>
            </w:r>
            <w:r w:rsidR="00FC307B" w:rsidRPr="00FC307B">
              <w:rPr>
                <w:rFonts w:eastAsia="Times New Roman" w:cstheme="minorHAnsi"/>
                <w:b/>
                <w:bCs/>
                <w:kern w:val="0"/>
                <w:sz w:val="20"/>
                <w:szCs w:val="20"/>
                <w14:ligatures w14:val="none"/>
              </w:rPr>
              <w:br/>
              <w:t>(m)</w:t>
            </w:r>
          </w:p>
        </w:tc>
        <w:tc>
          <w:tcPr>
            <w:tcW w:w="0" w:type="auto"/>
            <w:vMerge w:val="restart"/>
            <w:shd w:val="clear" w:color="auto" w:fill="BFBFBF" w:themeFill="background1" w:themeFillShade="BF"/>
            <w:hideMark/>
          </w:tcPr>
          <w:p w14:paraId="2C3C2A63" w14:textId="700E1569" w:rsidR="00FC307B" w:rsidRPr="00FC307B" w:rsidRDefault="00461B00" w:rsidP="00FC307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Número de banda</w:t>
            </w:r>
          </w:p>
        </w:tc>
        <w:tc>
          <w:tcPr>
            <w:tcW w:w="0" w:type="auto"/>
            <w:gridSpan w:val="2"/>
            <w:shd w:val="clear" w:color="auto" w:fill="BFBFBF" w:themeFill="background1" w:themeFillShade="BF"/>
            <w:hideMark/>
          </w:tcPr>
          <w:p w14:paraId="1B32CF90" w14:textId="77777777" w:rsidR="00FC307B" w:rsidRPr="00FC307B" w:rsidRDefault="00FC307B" w:rsidP="00FC307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A</w:t>
            </w:r>
          </w:p>
        </w:tc>
        <w:tc>
          <w:tcPr>
            <w:tcW w:w="0" w:type="auto"/>
            <w:gridSpan w:val="2"/>
            <w:shd w:val="clear" w:color="auto" w:fill="BFBFBF" w:themeFill="background1" w:themeFillShade="BF"/>
            <w:hideMark/>
          </w:tcPr>
          <w:p w14:paraId="0751989D" w14:textId="77777777" w:rsidR="00FC307B" w:rsidRPr="00FC307B" w:rsidRDefault="00FC307B" w:rsidP="00FC307B">
            <w:pPr>
              <w:jc w:val="center"/>
              <w:rPr>
                <w:rFonts w:eastAsia="Times New Roman" w:cstheme="minorHAnsi"/>
                <w:b/>
                <w:bCs/>
                <w:kern w:val="0"/>
                <w:sz w:val="20"/>
                <w:szCs w:val="20"/>
                <w14:ligatures w14:val="none"/>
              </w:rPr>
            </w:pPr>
            <w:r w:rsidRPr="00FC307B">
              <w:rPr>
                <w:rFonts w:eastAsia="Times New Roman" w:cstheme="minorHAnsi"/>
                <w:b/>
                <w:bCs/>
                <w:kern w:val="0"/>
                <w:sz w:val="20"/>
                <w:szCs w:val="20"/>
                <w14:ligatures w14:val="none"/>
              </w:rPr>
              <w:t>S2B</w:t>
            </w:r>
          </w:p>
        </w:tc>
      </w:tr>
      <w:tr w:rsidR="00461B00" w:rsidRPr="00FC307B" w14:paraId="51D70134" w14:textId="77777777" w:rsidTr="00461B00">
        <w:trPr>
          <w:trHeight w:val="300"/>
        </w:trPr>
        <w:tc>
          <w:tcPr>
            <w:tcW w:w="0" w:type="auto"/>
            <w:vMerge/>
            <w:shd w:val="clear" w:color="auto" w:fill="BFBFBF" w:themeFill="background1" w:themeFillShade="BF"/>
            <w:hideMark/>
          </w:tcPr>
          <w:p w14:paraId="3CA3B7F6" w14:textId="77777777" w:rsidR="00FC307B" w:rsidRPr="00FC307B" w:rsidRDefault="00FC307B" w:rsidP="00FC307B">
            <w:pPr>
              <w:jc w:val="center"/>
              <w:rPr>
                <w:rFonts w:eastAsia="Times New Roman" w:cstheme="minorHAnsi"/>
                <w:b/>
                <w:bCs/>
                <w:kern w:val="0"/>
                <w:sz w:val="20"/>
                <w:szCs w:val="20"/>
                <w14:ligatures w14:val="none"/>
              </w:rPr>
            </w:pPr>
          </w:p>
        </w:tc>
        <w:tc>
          <w:tcPr>
            <w:tcW w:w="0" w:type="auto"/>
            <w:vMerge/>
            <w:shd w:val="clear" w:color="auto" w:fill="BFBFBF" w:themeFill="background1" w:themeFillShade="BF"/>
            <w:hideMark/>
          </w:tcPr>
          <w:p w14:paraId="6FD5223E" w14:textId="77777777" w:rsidR="00FC307B" w:rsidRPr="00FC307B" w:rsidRDefault="00FC307B" w:rsidP="00FC307B">
            <w:pPr>
              <w:jc w:val="center"/>
              <w:rPr>
                <w:rFonts w:eastAsia="Times New Roman" w:cstheme="minorHAnsi"/>
                <w:b/>
                <w:bCs/>
                <w:kern w:val="0"/>
                <w:sz w:val="20"/>
                <w:szCs w:val="20"/>
                <w14:ligatures w14:val="none"/>
              </w:rPr>
            </w:pPr>
          </w:p>
        </w:tc>
        <w:tc>
          <w:tcPr>
            <w:tcW w:w="0" w:type="auto"/>
            <w:shd w:val="clear" w:color="auto" w:fill="BFBFBF" w:themeFill="background1" w:themeFillShade="BF"/>
            <w:hideMark/>
          </w:tcPr>
          <w:p w14:paraId="5E8FA878" w14:textId="7B1B578D" w:rsidR="00FC307B" w:rsidRPr="00461B00" w:rsidRDefault="00461B00" w:rsidP="00FC307B">
            <w:pPr>
              <w:jc w:val="center"/>
              <w:rPr>
                <w:rFonts w:eastAsia="Times New Roman" w:cstheme="minorHAnsi"/>
                <w:b/>
                <w:bCs/>
                <w:kern w:val="0"/>
                <w:sz w:val="20"/>
                <w:szCs w:val="20"/>
                <w:lang w:val="pt-PT"/>
                <w14:ligatures w14:val="none"/>
              </w:rPr>
            </w:pPr>
            <w:proofErr w:type="spellStart"/>
            <w:r w:rsidRPr="00461B00">
              <w:rPr>
                <w:rFonts w:eastAsia="Times New Roman" w:cstheme="minorHAnsi"/>
                <w:b/>
                <w:bCs/>
                <w:kern w:val="0"/>
                <w:sz w:val="20"/>
                <w:szCs w:val="20"/>
                <w:lang w:val="pt-PT"/>
                <w14:ligatures w14:val="none"/>
              </w:rPr>
              <w:t>Longitud</w:t>
            </w:r>
            <w:proofErr w:type="spellEnd"/>
            <w:r w:rsidRPr="00461B00">
              <w:rPr>
                <w:rFonts w:eastAsia="Times New Roman" w:cstheme="minorHAnsi"/>
                <w:b/>
                <w:bCs/>
                <w:kern w:val="0"/>
                <w:sz w:val="20"/>
                <w:szCs w:val="20"/>
                <w:lang w:val="pt-PT"/>
                <w14:ligatures w14:val="none"/>
              </w:rPr>
              <w:t xml:space="preserve"> de onda c</w:t>
            </w:r>
            <w:r>
              <w:rPr>
                <w:rFonts w:eastAsia="Times New Roman" w:cstheme="minorHAnsi"/>
                <w:b/>
                <w:bCs/>
                <w:kern w:val="0"/>
                <w:sz w:val="20"/>
                <w:szCs w:val="20"/>
                <w:lang w:val="pt-PT"/>
                <w14:ligatures w14:val="none"/>
              </w:rPr>
              <w:t>entral</w:t>
            </w:r>
            <w:r w:rsidR="00FC307B" w:rsidRPr="00461B00">
              <w:rPr>
                <w:rFonts w:eastAsia="Times New Roman" w:cstheme="minorHAnsi"/>
                <w:b/>
                <w:bCs/>
                <w:kern w:val="0"/>
                <w:sz w:val="20"/>
                <w:szCs w:val="20"/>
                <w:lang w:val="pt-PT"/>
                <w14:ligatures w14:val="none"/>
              </w:rPr>
              <w:br/>
              <w:t>(</w:t>
            </w:r>
            <w:proofErr w:type="spellStart"/>
            <w:r w:rsidR="00FC307B" w:rsidRPr="00461B00">
              <w:rPr>
                <w:rFonts w:eastAsia="Times New Roman" w:cstheme="minorHAnsi"/>
                <w:b/>
                <w:bCs/>
                <w:kern w:val="0"/>
                <w:sz w:val="20"/>
                <w:szCs w:val="20"/>
                <w:lang w:val="pt-PT"/>
                <w14:ligatures w14:val="none"/>
              </w:rPr>
              <w:t>nm</w:t>
            </w:r>
            <w:proofErr w:type="spellEnd"/>
            <w:r w:rsidR="00FC307B" w:rsidRPr="00461B00">
              <w:rPr>
                <w:rFonts w:eastAsia="Times New Roman" w:cstheme="minorHAnsi"/>
                <w:b/>
                <w:bCs/>
                <w:kern w:val="0"/>
                <w:sz w:val="20"/>
                <w:szCs w:val="20"/>
                <w:lang w:val="pt-PT"/>
                <w14:ligatures w14:val="none"/>
              </w:rPr>
              <w:t>)</w:t>
            </w:r>
          </w:p>
        </w:tc>
        <w:tc>
          <w:tcPr>
            <w:tcW w:w="0" w:type="auto"/>
            <w:shd w:val="clear" w:color="auto" w:fill="BFBFBF" w:themeFill="background1" w:themeFillShade="BF"/>
            <w:hideMark/>
          </w:tcPr>
          <w:p w14:paraId="483EFEDA" w14:textId="1D2BA02A" w:rsidR="00FC307B" w:rsidRPr="00FC307B" w:rsidRDefault="00461B00" w:rsidP="00FC307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00FC307B" w:rsidRPr="00FC307B">
              <w:rPr>
                <w:rFonts w:eastAsia="Times New Roman" w:cstheme="minorHAnsi"/>
                <w:b/>
                <w:bCs/>
                <w:kern w:val="0"/>
                <w:sz w:val="20"/>
                <w:szCs w:val="20"/>
                <w14:ligatures w14:val="none"/>
              </w:rPr>
              <w:br/>
              <w:t>(nm)</w:t>
            </w:r>
          </w:p>
        </w:tc>
        <w:tc>
          <w:tcPr>
            <w:tcW w:w="0" w:type="auto"/>
            <w:shd w:val="clear" w:color="auto" w:fill="BFBFBF" w:themeFill="background1" w:themeFillShade="BF"/>
            <w:hideMark/>
          </w:tcPr>
          <w:p w14:paraId="33C3C351" w14:textId="44E2C41B" w:rsidR="00FC307B" w:rsidRPr="00461B00" w:rsidRDefault="00461B00" w:rsidP="00FC307B">
            <w:pPr>
              <w:jc w:val="center"/>
              <w:rPr>
                <w:rFonts w:eastAsia="Times New Roman" w:cstheme="minorHAnsi"/>
                <w:b/>
                <w:bCs/>
                <w:kern w:val="0"/>
                <w:sz w:val="20"/>
                <w:szCs w:val="20"/>
                <w:lang w:val="pt-PT"/>
                <w14:ligatures w14:val="none"/>
              </w:rPr>
            </w:pPr>
            <w:proofErr w:type="spellStart"/>
            <w:r w:rsidRPr="00461B00">
              <w:rPr>
                <w:rFonts w:eastAsia="Times New Roman" w:cstheme="minorHAnsi"/>
                <w:b/>
                <w:bCs/>
                <w:kern w:val="0"/>
                <w:sz w:val="20"/>
                <w:szCs w:val="20"/>
                <w:lang w:val="pt-PT"/>
                <w14:ligatures w14:val="none"/>
              </w:rPr>
              <w:t>Longitud</w:t>
            </w:r>
            <w:proofErr w:type="spellEnd"/>
            <w:r w:rsidRPr="00461B00">
              <w:rPr>
                <w:rFonts w:eastAsia="Times New Roman" w:cstheme="minorHAnsi"/>
                <w:b/>
                <w:bCs/>
                <w:kern w:val="0"/>
                <w:sz w:val="20"/>
                <w:szCs w:val="20"/>
                <w:lang w:val="pt-PT"/>
                <w14:ligatures w14:val="none"/>
              </w:rPr>
              <w:t xml:space="preserve"> de onda c</w:t>
            </w:r>
            <w:r>
              <w:rPr>
                <w:rFonts w:eastAsia="Times New Roman" w:cstheme="minorHAnsi"/>
                <w:b/>
                <w:bCs/>
                <w:kern w:val="0"/>
                <w:sz w:val="20"/>
                <w:szCs w:val="20"/>
                <w:lang w:val="pt-PT"/>
                <w14:ligatures w14:val="none"/>
              </w:rPr>
              <w:t>entral</w:t>
            </w:r>
            <w:r w:rsidR="00FC307B" w:rsidRPr="00461B00">
              <w:rPr>
                <w:rFonts w:eastAsia="Times New Roman" w:cstheme="minorHAnsi"/>
                <w:b/>
                <w:bCs/>
                <w:kern w:val="0"/>
                <w:sz w:val="20"/>
                <w:szCs w:val="20"/>
                <w:lang w:val="pt-PT"/>
                <w14:ligatures w14:val="none"/>
              </w:rPr>
              <w:br/>
              <w:t>(</w:t>
            </w:r>
            <w:proofErr w:type="spellStart"/>
            <w:r w:rsidR="00FC307B" w:rsidRPr="00461B00">
              <w:rPr>
                <w:rFonts w:eastAsia="Times New Roman" w:cstheme="minorHAnsi"/>
                <w:b/>
                <w:bCs/>
                <w:kern w:val="0"/>
                <w:sz w:val="20"/>
                <w:szCs w:val="20"/>
                <w:lang w:val="pt-PT"/>
                <w14:ligatures w14:val="none"/>
              </w:rPr>
              <w:t>nm</w:t>
            </w:r>
            <w:proofErr w:type="spellEnd"/>
            <w:r w:rsidR="00FC307B" w:rsidRPr="00461B00">
              <w:rPr>
                <w:rFonts w:eastAsia="Times New Roman" w:cstheme="minorHAnsi"/>
                <w:b/>
                <w:bCs/>
                <w:kern w:val="0"/>
                <w:sz w:val="20"/>
                <w:szCs w:val="20"/>
                <w:lang w:val="pt-PT"/>
                <w14:ligatures w14:val="none"/>
              </w:rPr>
              <w:t>)</w:t>
            </w:r>
          </w:p>
        </w:tc>
        <w:tc>
          <w:tcPr>
            <w:tcW w:w="0" w:type="auto"/>
            <w:shd w:val="clear" w:color="auto" w:fill="BFBFBF" w:themeFill="background1" w:themeFillShade="BF"/>
            <w:hideMark/>
          </w:tcPr>
          <w:p w14:paraId="7828D742" w14:textId="5425A7D0" w:rsidR="00FC307B" w:rsidRPr="00FC307B" w:rsidRDefault="00461B00" w:rsidP="00FC307B">
            <w:pPr>
              <w:jc w:val="center"/>
              <w:rPr>
                <w:rFonts w:eastAsia="Times New Roman" w:cstheme="minorHAnsi"/>
                <w:b/>
                <w:bCs/>
                <w:kern w:val="0"/>
                <w:sz w:val="20"/>
                <w:szCs w:val="20"/>
                <w14:ligatures w14:val="none"/>
              </w:rPr>
            </w:pPr>
            <w:r>
              <w:rPr>
                <w:rFonts w:eastAsia="Times New Roman" w:cstheme="minorHAnsi"/>
                <w:b/>
                <w:bCs/>
                <w:kern w:val="0"/>
                <w:sz w:val="20"/>
                <w:szCs w:val="20"/>
                <w14:ligatures w14:val="none"/>
              </w:rPr>
              <w:t>Ancho de banda</w:t>
            </w:r>
            <w:r w:rsidR="00FC307B" w:rsidRPr="00FC307B">
              <w:rPr>
                <w:rFonts w:eastAsia="Times New Roman" w:cstheme="minorHAnsi"/>
                <w:b/>
                <w:bCs/>
                <w:kern w:val="0"/>
                <w:sz w:val="20"/>
                <w:szCs w:val="20"/>
                <w14:ligatures w14:val="none"/>
              </w:rPr>
              <w:br/>
              <w:t>(nm)</w:t>
            </w:r>
          </w:p>
        </w:tc>
      </w:tr>
      <w:tr w:rsidR="00461B00" w:rsidRPr="00FC307B" w14:paraId="3F25EB48" w14:textId="77777777" w:rsidTr="00461B00">
        <w:tc>
          <w:tcPr>
            <w:tcW w:w="0" w:type="auto"/>
            <w:vMerge w:val="restart"/>
            <w:shd w:val="clear" w:color="auto" w:fill="E7E6E6" w:themeFill="background2"/>
            <w:hideMark/>
          </w:tcPr>
          <w:p w14:paraId="4055F60B"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10</w:t>
            </w:r>
          </w:p>
        </w:tc>
        <w:tc>
          <w:tcPr>
            <w:tcW w:w="0" w:type="auto"/>
            <w:hideMark/>
          </w:tcPr>
          <w:p w14:paraId="3CCCC8C8"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w:t>
            </w:r>
          </w:p>
        </w:tc>
        <w:tc>
          <w:tcPr>
            <w:tcW w:w="0" w:type="auto"/>
            <w:hideMark/>
          </w:tcPr>
          <w:p w14:paraId="173F70C2"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4</w:t>
            </w:r>
          </w:p>
        </w:tc>
        <w:tc>
          <w:tcPr>
            <w:tcW w:w="0" w:type="auto"/>
            <w:hideMark/>
          </w:tcPr>
          <w:p w14:paraId="77D57C9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c>
          <w:tcPr>
            <w:tcW w:w="0" w:type="auto"/>
            <w:hideMark/>
          </w:tcPr>
          <w:p w14:paraId="541AB7CD"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92.1</w:t>
            </w:r>
          </w:p>
        </w:tc>
        <w:tc>
          <w:tcPr>
            <w:tcW w:w="0" w:type="auto"/>
            <w:hideMark/>
          </w:tcPr>
          <w:p w14:paraId="200A1DCC"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w:t>
            </w:r>
          </w:p>
        </w:tc>
      </w:tr>
      <w:tr w:rsidR="00461B00" w:rsidRPr="00FC307B" w14:paraId="5040FF21" w14:textId="77777777" w:rsidTr="00461B00">
        <w:tc>
          <w:tcPr>
            <w:tcW w:w="0" w:type="auto"/>
            <w:vMerge/>
            <w:shd w:val="clear" w:color="auto" w:fill="E7E6E6" w:themeFill="background2"/>
            <w:hideMark/>
          </w:tcPr>
          <w:p w14:paraId="2CC010A2" w14:textId="77777777" w:rsidR="00FC307B" w:rsidRPr="00FC307B" w:rsidRDefault="00FC307B" w:rsidP="00FC307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5F4AEAC5"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w:t>
            </w:r>
          </w:p>
        </w:tc>
        <w:tc>
          <w:tcPr>
            <w:tcW w:w="0" w:type="auto"/>
            <w:shd w:val="clear" w:color="auto" w:fill="F2F2F2" w:themeFill="background1" w:themeFillShade="F2"/>
            <w:hideMark/>
          </w:tcPr>
          <w:p w14:paraId="581D7230"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8</w:t>
            </w:r>
          </w:p>
        </w:tc>
        <w:tc>
          <w:tcPr>
            <w:tcW w:w="0" w:type="auto"/>
            <w:shd w:val="clear" w:color="auto" w:fill="F2F2F2" w:themeFill="background1" w:themeFillShade="F2"/>
            <w:hideMark/>
          </w:tcPr>
          <w:p w14:paraId="7CB2877B"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c>
          <w:tcPr>
            <w:tcW w:w="0" w:type="auto"/>
            <w:shd w:val="clear" w:color="auto" w:fill="F2F2F2" w:themeFill="background1" w:themeFillShade="F2"/>
            <w:hideMark/>
          </w:tcPr>
          <w:p w14:paraId="68047709"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59.0</w:t>
            </w:r>
          </w:p>
        </w:tc>
        <w:tc>
          <w:tcPr>
            <w:tcW w:w="0" w:type="auto"/>
            <w:shd w:val="clear" w:color="auto" w:fill="F2F2F2" w:themeFill="background1" w:themeFillShade="F2"/>
            <w:hideMark/>
          </w:tcPr>
          <w:p w14:paraId="0E579021"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6</w:t>
            </w:r>
          </w:p>
        </w:tc>
      </w:tr>
      <w:tr w:rsidR="00461B00" w:rsidRPr="00FC307B" w14:paraId="186A2C40" w14:textId="77777777" w:rsidTr="00461B00">
        <w:tc>
          <w:tcPr>
            <w:tcW w:w="0" w:type="auto"/>
            <w:vMerge/>
            <w:shd w:val="clear" w:color="auto" w:fill="E7E6E6" w:themeFill="background2"/>
            <w:hideMark/>
          </w:tcPr>
          <w:p w14:paraId="68887738" w14:textId="77777777" w:rsidR="00FC307B" w:rsidRPr="00FC307B" w:rsidRDefault="00FC307B" w:rsidP="00FC307B">
            <w:pPr>
              <w:jc w:val="center"/>
              <w:rPr>
                <w:rFonts w:eastAsia="Times New Roman" w:cstheme="minorHAnsi"/>
                <w:kern w:val="0"/>
                <w:sz w:val="20"/>
                <w:szCs w:val="20"/>
                <w14:ligatures w14:val="none"/>
              </w:rPr>
            </w:pPr>
          </w:p>
        </w:tc>
        <w:tc>
          <w:tcPr>
            <w:tcW w:w="0" w:type="auto"/>
            <w:hideMark/>
          </w:tcPr>
          <w:p w14:paraId="56527E34"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w:t>
            </w:r>
          </w:p>
        </w:tc>
        <w:tc>
          <w:tcPr>
            <w:tcW w:w="0" w:type="auto"/>
            <w:hideMark/>
          </w:tcPr>
          <w:p w14:paraId="35C06915"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6</w:t>
            </w:r>
          </w:p>
        </w:tc>
        <w:tc>
          <w:tcPr>
            <w:tcW w:w="0" w:type="auto"/>
            <w:hideMark/>
          </w:tcPr>
          <w:p w14:paraId="318C1C74"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672C4F1A"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64.9</w:t>
            </w:r>
          </w:p>
        </w:tc>
        <w:tc>
          <w:tcPr>
            <w:tcW w:w="0" w:type="auto"/>
            <w:hideMark/>
          </w:tcPr>
          <w:p w14:paraId="29E384CB"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r>
      <w:tr w:rsidR="00461B00" w:rsidRPr="00FC307B" w14:paraId="443DC09D" w14:textId="77777777" w:rsidTr="00461B00">
        <w:tc>
          <w:tcPr>
            <w:tcW w:w="0" w:type="auto"/>
            <w:vMerge/>
            <w:shd w:val="clear" w:color="auto" w:fill="E7E6E6" w:themeFill="background2"/>
            <w:hideMark/>
          </w:tcPr>
          <w:p w14:paraId="3C30582F" w14:textId="77777777" w:rsidR="00FC307B" w:rsidRPr="00FC307B" w:rsidRDefault="00FC307B" w:rsidP="00FC307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25B3E11C"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w:t>
            </w:r>
          </w:p>
        </w:tc>
        <w:tc>
          <w:tcPr>
            <w:tcW w:w="0" w:type="auto"/>
            <w:shd w:val="clear" w:color="auto" w:fill="F2F2F2" w:themeFill="background1" w:themeFillShade="F2"/>
            <w:hideMark/>
          </w:tcPr>
          <w:p w14:paraId="00CFC771"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8</w:t>
            </w:r>
          </w:p>
        </w:tc>
        <w:tc>
          <w:tcPr>
            <w:tcW w:w="0" w:type="auto"/>
            <w:shd w:val="clear" w:color="auto" w:fill="F2F2F2" w:themeFill="background1" w:themeFillShade="F2"/>
            <w:hideMark/>
          </w:tcPr>
          <w:p w14:paraId="3E22EC7A"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c>
          <w:tcPr>
            <w:tcW w:w="0" w:type="auto"/>
            <w:shd w:val="clear" w:color="auto" w:fill="F2F2F2" w:themeFill="background1" w:themeFillShade="F2"/>
            <w:hideMark/>
          </w:tcPr>
          <w:p w14:paraId="5CD6E786"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32.9</w:t>
            </w:r>
          </w:p>
        </w:tc>
        <w:tc>
          <w:tcPr>
            <w:tcW w:w="0" w:type="auto"/>
            <w:shd w:val="clear" w:color="auto" w:fill="F2F2F2" w:themeFill="background1" w:themeFillShade="F2"/>
            <w:hideMark/>
          </w:tcPr>
          <w:p w14:paraId="3B7CF7D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6</w:t>
            </w:r>
          </w:p>
        </w:tc>
      </w:tr>
      <w:tr w:rsidR="00461B00" w:rsidRPr="00FC307B" w14:paraId="744C5530" w14:textId="77777777" w:rsidTr="00461B00">
        <w:tc>
          <w:tcPr>
            <w:tcW w:w="0" w:type="auto"/>
            <w:vMerge w:val="restart"/>
            <w:shd w:val="clear" w:color="auto" w:fill="E7E6E6" w:themeFill="background2"/>
            <w:hideMark/>
          </w:tcPr>
          <w:p w14:paraId="10130D05"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20</w:t>
            </w:r>
          </w:p>
        </w:tc>
        <w:tc>
          <w:tcPr>
            <w:tcW w:w="0" w:type="auto"/>
            <w:hideMark/>
          </w:tcPr>
          <w:p w14:paraId="45E74551"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5</w:t>
            </w:r>
          </w:p>
        </w:tc>
        <w:tc>
          <w:tcPr>
            <w:tcW w:w="0" w:type="auto"/>
            <w:hideMark/>
          </w:tcPr>
          <w:p w14:paraId="545B1FB9"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4.1</w:t>
            </w:r>
          </w:p>
        </w:tc>
        <w:tc>
          <w:tcPr>
            <w:tcW w:w="0" w:type="auto"/>
            <w:hideMark/>
          </w:tcPr>
          <w:p w14:paraId="46DCDA3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hideMark/>
          </w:tcPr>
          <w:p w14:paraId="21AD54CB"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03.8</w:t>
            </w:r>
          </w:p>
        </w:tc>
        <w:tc>
          <w:tcPr>
            <w:tcW w:w="0" w:type="auto"/>
            <w:hideMark/>
          </w:tcPr>
          <w:p w14:paraId="119AA22D"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w:t>
            </w:r>
          </w:p>
        </w:tc>
      </w:tr>
      <w:tr w:rsidR="00461B00" w:rsidRPr="00FC307B" w14:paraId="13263503" w14:textId="77777777" w:rsidTr="00461B00">
        <w:tc>
          <w:tcPr>
            <w:tcW w:w="0" w:type="auto"/>
            <w:vMerge/>
            <w:shd w:val="clear" w:color="auto" w:fill="E7E6E6" w:themeFill="background2"/>
            <w:hideMark/>
          </w:tcPr>
          <w:p w14:paraId="2F6CFF29" w14:textId="77777777" w:rsidR="00FC307B" w:rsidRPr="00FC307B" w:rsidRDefault="00FC307B" w:rsidP="00FC307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038590F4"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6</w:t>
            </w:r>
          </w:p>
        </w:tc>
        <w:tc>
          <w:tcPr>
            <w:tcW w:w="0" w:type="auto"/>
            <w:shd w:val="clear" w:color="auto" w:fill="F2F2F2" w:themeFill="background1" w:themeFillShade="F2"/>
            <w:hideMark/>
          </w:tcPr>
          <w:p w14:paraId="361697F0"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40.5</w:t>
            </w:r>
          </w:p>
        </w:tc>
        <w:tc>
          <w:tcPr>
            <w:tcW w:w="0" w:type="auto"/>
            <w:shd w:val="clear" w:color="auto" w:fill="F2F2F2" w:themeFill="background1" w:themeFillShade="F2"/>
            <w:hideMark/>
          </w:tcPr>
          <w:p w14:paraId="1BCFADFA"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c>
          <w:tcPr>
            <w:tcW w:w="0" w:type="auto"/>
            <w:shd w:val="clear" w:color="auto" w:fill="F2F2F2" w:themeFill="background1" w:themeFillShade="F2"/>
            <w:hideMark/>
          </w:tcPr>
          <w:p w14:paraId="095216DB"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39.1</w:t>
            </w:r>
          </w:p>
        </w:tc>
        <w:tc>
          <w:tcPr>
            <w:tcW w:w="0" w:type="auto"/>
            <w:shd w:val="clear" w:color="auto" w:fill="F2F2F2" w:themeFill="background1" w:themeFillShade="F2"/>
            <w:hideMark/>
          </w:tcPr>
          <w:p w14:paraId="2D438A87"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5</w:t>
            </w:r>
          </w:p>
        </w:tc>
      </w:tr>
      <w:tr w:rsidR="00461B00" w:rsidRPr="00FC307B" w14:paraId="057D68BE" w14:textId="77777777" w:rsidTr="00461B00">
        <w:tc>
          <w:tcPr>
            <w:tcW w:w="0" w:type="auto"/>
            <w:vMerge/>
            <w:shd w:val="clear" w:color="auto" w:fill="E7E6E6" w:themeFill="background2"/>
            <w:hideMark/>
          </w:tcPr>
          <w:p w14:paraId="3BCC7102" w14:textId="77777777" w:rsidR="00FC307B" w:rsidRPr="00FC307B" w:rsidRDefault="00FC307B" w:rsidP="00FC307B">
            <w:pPr>
              <w:jc w:val="center"/>
              <w:rPr>
                <w:rFonts w:eastAsia="Times New Roman" w:cstheme="minorHAnsi"/>
                <w:kern w:val="0"/>
                <w:sz w:val="20"/>
                <w:szCs w:val="20"/>
                <w14:ligatures w14:val="none"/>
              </w:rPr>
            </w:pPr>
          </w:p>
        </w:tc>
        <w:tc>
          <w:tcPr>
            <w:tcW w:w="0" w:type="auto"/>
            <w:hideMark/>
          </w:tcPr>
          <w:p w14:paraId="2D18270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w:t>
            </w:r>
          </w:p>
        </w:tc>
        <w:tc>
          <w:tcPr>
            <w:tcW w:w="0" w:type="auto"/>
            <w:hideMark/>
          </w:tcPr>
          <w:p w14:paraId="129F08F3"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82.8</w:t>
            </w:r>
          </w:p>
        </w:tc>
        <w:tc>
          <w:tcPr>
            <w:tcW w:w="0" w:type="auto"/>
            <w:hideMark/>
          </w:tcPr>
          <w:p w14:paraId="7A2702FA"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hideMark/>
          </w:tcPr>
          <w:p w14:paraId="45AA3392"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779.7</w:t>
            </w:r>
          </w:p>
        </w:tc>
        <w:tc>
          <w:tcPr>
            <w:tcW w:w="0" w:type="auto"/>
            <w:hideMark/>
          </w:tcPr>
          <w:p w14:paraId="2D894088"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r>
      <w:tr w:rsidR="00461B00" w:rsidRPr="00FC307B" w14:paraId="50A3E292" w14:textId="77777777" w:rsidTr="00461B00">
        <w:tc>
          <w:tcPr>
            <w:tcW w:w="0" w:type="auto"/>
            <w:vMerge/>
            <w:shd w:val="clear" w:color="auto" w:fill="E7E6E6" w:themeFill="background2"/>
            <w:hideMark/>
          </w:tcPr>
          <w:p w14:paraId="3727F181" w14:textId="77777777" w:rsidR="00FC307B" w:rsidRPr="00FC307B" w:rsidRDefault="00FC307B" w:rsidP="00FC307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1268A959"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a</w:t>
            </w:r>
          </w:p>
        </w:tc>
        <w:tc>
          <w:tcPr>
            <w:tcW w:w="0" w:type="auto"/>
            <w:shd w:val="clear" w:color="auto" w:fill="F2F2F2" w:themeFill="background1" w:themeFillShade="F2"/>
            <w:hideMark/>
          </w:tcPr>
          <w:p w14:paraId="543579BF"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7</w:t>
            </w:r>
          </w:p>
        </w:tc>
        <w:tc>
          <w:tcPr>
            <w:tcW w:w="0" w:type="auto"/>
            <w:shd w:val="clear" w:color="auto" w:fill="F2F2F2" w:themeFill="background1" w:themeFillShade="F2"/>
            <w:hideMark/>
          </w:tcPr>
          <w:p w14:paraId="228C79F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shd w:val="clear" w:color="auto" w:fill="F2F2F2" w:themeFill="background1" w:themeFillShade="F2"/>
            <w:hideMark/>
          </w:tcPr>
          <w:p w14:paraId="0230C471"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864.0</w:t>
            </w:r>
          </w:p>
        </w:tc>
        <w:tc>
          <w:tcPr>
            <w:tcW w:w="0" w:type="auto"/>
            <w:shd w:val="clear" w:color="auto" w:fill="F2F2F2" w:themeFill="background1" w:themeFillShade="F2"/>
            <w:hideMark/>
          </w:tcPr>
          <w:p w14:paraId="23ECDB40"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w:t>
            </w:r>
          </w:p>
        </w:tc>
      </w:tr>
      <w:tr w:rsidR="00461B00" w:rsidRPr="00FC307B" w14:paraId="61AD9402" w14:textId="77777777" w:rsidTr="00461B00">
        <w:tc>
          <w:tcPr>
            <w:tcW w:w="0" w:type="auto"/>
            <w:vMerge/>
            <w:shd w:val="clear" w:color="auto" w:fill="E7E6E6" w:themeFill="background2"/>
            <w:hideMark/>
          </w:tcPr>
          <w:p w14:paraId="3A37CDFC" w14:textId="77777777" w:rsidR="00FC307B" w:rsidRPr="00FC307B" w:rsidRDefault="00FC307B" w:rsidP="00FC307B">
            <w:pPr>
              <w:jc w:val="center"/>
              <w:rPr>
                <w:rFonts w:eastAsia="Times New Roman" w:cstheme="minorHAnsi"/>
                <w:kern w:val="0"/>
                <w:sz w:val="20"/>
                <w:szCs w:val="20"/>
                <w14:ligatures w14:val="none"/>
              </w:rPr>
            </w:pPr>
          </w:p>
        </w:tc>
        <w:tc>
          <w:tcPr>
            <w:tcW w:w="0" w:type="auto"/>
            <w:hideMark/>
          </w:tcPr>
          <w:p w14:paraId="09E61950"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1</w:t>
            </w:r>
          </w:p>
        </w:tc>
        <w:tc>
          <w:tcPr>
            <w:tcW w:w="0" w:type="auto"/>
            <w:hideMark/>
          </w:tcPr>
          <w:p w14:paraId="5B65C097"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3.7</w:t>
            </w:r>
          </w:p>
        </w:tc>
        <w:tc>
          <w:tcPr>
            <w:tcW w:w="0" w:type="auto"/>
            <w:hideMark/>
          </w:tcPr>
          <w:p w14:paraId="699A5957"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1</w:t>
            </w:r>
          </w:p>
        </w:tc>
        <w:tc>
          <w:tcPr>
            <w:tcW w:w="0" w:type="auto"/>
            <w:hideMark/>
          </w:tcPr>
          <w:p w14:paraId="61623B71"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610.4</w:t>
            </w:r>
          </w:p>
        </w:tc>
        <w:tc>
          <w:tcPr>
            <w:tcW w:w="0" w:type="auto"/>
            <w:hideMark/>
          </w:tcPr>
          <w:p w14:paraId="108F39EB"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w:t>
            </w:r>
          </w:p>
        </w:tc>
      </w:tr>
      <w:tr w:rsidR="00461B00" w:rsidRPr="00FC307B" w14:paraId="4B55875B" w14:textId="77777777" w:rsidTr="00461B00">
        <w:tc>
          <w:tcPr>
            <w:tcW w:w="0" w:type="auto"/>
            <w:vMerge/>
            <w:shd w:val="clear" w:color="auto" w:fill="E7E6E6" w:themeFill="background2"/>
            <w:hideMark/>
          </w:tcPr>
          <w:p w14:paraId="5B13EDF0" w14:textId="77777777" w:rsidR="00FC307B" w:rsidRPr="00FC307B" w:rsidRDefault="00FC307B" w:rsidP="00FC307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269BE888"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2</w:t>
            </w:r>
          </w:p>
        </w:tc>
        <w:tc>
          <w:tcPr>
            <w:tcW w:w="0" w:type="auto"/>
            <w:shd w:val="clear" w:color="auto" w:fill="F2F2F2" w:themeFill="background1" w:themeFillShade="F2"/>
            <w:hideMark/>
          </w:tcPr>
          <w:p w14:paraId="463462CD"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202.4</w:t>
            </w:r>
          </w:p>
        </w:tc>
        <w:tc>
          <w:tcPr>
            <w:tcW w:w="0" w:type="auto"/>
            <w:shd w:val="clear" w:color="auto" w:fill="F2F2F2" w:themeFill="background1" w:themeFillShade="F2"/>
            <w:hideMark/>
          </w:tcPr>
          <w:p w14:paraId="62BF318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75</w:t>
            </w:r>
          </w:p>
        </w:tc>
        <w:tc>
          <w:tcPr>
            <w:tcW w:w="0" w:type="auto"/>
            <w:shd w:val="clear" w:color="auto" w:fill="F2F2F2" w:themeFill="background1" w:themeFillShade="F2"/>
            <w:hideMark/>
          </w:tcPr>
          <w:p w14:paraId="5BDD01A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85.7</w:t>
            </w:r>
          </w:p>
        </w:tc>
        <w:tc>
          <w:tcPr>
            <w:tcW w:w="0" w:type="auto"/>
            <w:shd w:val="clear" w:color="auto" w:fill="F2F2F2" w:themeFill="background1" w:themeFillShade="F2"/>
            <w:hideMark/>
          </w:tcPr>
          <w:p w14:paraId="48965C08"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85</w:t>
            </w:r>
          </w:p>
        </w:tc>
      </w:tr>
      <w:tr w:rsidR="00461B00" w:rsidRPr="00FC307B" w14:paraId="0BA99DF4" w14:textId="77777777" w:rsidTr="00461B00">
        <w:tc>
          <w:tcPr>
            <w:tcW w:w="0" w:type="auto"/>
            <w:vMerge w:val="restart"/>
            <w:shd w:val="clear" w:color="auto" w:fill="E7E6E6" w:themeFill="background2"/>
            <w:hideMark/>
          </w:tcPr>
          <w:p w14:paraId="2B368FD7"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b/>
                <w:bCs/>
                <w:kern w:val="0"/>
                <w:sz w:val="20"/>
                <w:szCs w:val="20"/>
                <w14:ligatures w14:val="none"/>
              </w:rPr>
              <w:t>60</w:t>
            </w:r>
          </w:p>
        </w:tc>
        <w:tc>
          <w:tcPr>
            <w:tcW w:w="0" w:type="auto"/>
            <w:hideMark/>
          </w:tcPr>
          <w:p w14:paraId="67390684"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w:t>
            </w:r>
          </w:p>
        </w:tc>
        <w:tc>
          <w:tcPr>
            <w:tcW w:w="0" w:type="auto"/>
            <w:hideMark/>
          </w:tcPr>
          <w:p w14:paraId="11BBE6E0"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7</w:t>
            </w:r>
          </w:p>
        </w:tc>
        <w:tc>
          <w:tcPr>
            <w:tcW w:w="0" w:type="auto"/>
            <w:hideMark/>
          </w:tcPr>
          <w:p w14:paraId="7094C895"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c>
          <w:tcPr>
            <w:tcW w:w="0" w:type="auto"/>
            <w:hideMark/>
          </w:tcPr>
          <w:p w14:paraId="16DFF896"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442.2</w:t>
            </w:r>
          </w:p>
        </w:tc>
        <w:tc>
          <w:tcPr>
            <w:tcW w:w="0" w:type="auto"/>
            <w:hideMark/>
          </w:tcPr>
          <w:p w14:paraId="29506118"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461B00" w:rsidRPr="00FC307B" w14:paraId="74E2843C" w14:textId="77777777" w:rsidTr="00461B00">
        <w:tc>
          <w:tcPr>
            <w:tcW w:w="0" w:type="auto"/>
            <w:vMerge/>
            <w:shd w:val="clear" w:color="auto" w:fill="E7E6E6" w:themeFill="background2"/>
            <w:hideMark/>
          </w:tcPr>
          <w:p w14:paraId="051D5104" w14:textId="77777777" w:rsidR="00FC307B" w:rsidRPr="00FC307B" w:rsidRDefault="00FC307B" w:rsidP="00FC307B">
            <w:pPr>
              <w:jc w:val="center"/>
              <w:rPr>
                <w:rFonts w:eastAsia="Times New Roman" w:cstheme="minorHAnsi"/>
                <w:kern w:val="0"/>
                <w:sz w:val="20"/>
                <w:szCs w:val="20"/>
                <w14:ligatures w14:val="none"/>
              </w:rPr>
            </w:pPr>
          </w:p>
        </w:tc>
        <w:tc>
          <w:tcPr>
            <w:tcW w:w="0" w:type="auto"/>
            <w:shd w:val="clear" w:color="auto" w:fill="F2F2F2" w:themeFill="background1" w:themeFillShade="F2"/>
            <w:hideMark/>
          </w:tcPr>
          <w:p w14:paraId="50B9C2D8"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w:t>
            </w:r>
          </w:p>
        </w:tc>
        <w:tc>
          <w:tcPr>
            <w:tcW w:w="0" w:type="auto"/>
            <w:shd w:val="clear" w:color="auto" w:fill="F2F2F2" w:themeFill="background1" w:themeFillShade="F2"/>
            <w:hideMark/>
          </w:tcPr>
          <w:p w14:paraId="0174C1BF"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5.1</w:t>
            </w:r>
          </w:p>
        </w:tc>
        <w:tc>
          <w:tcPr>
            <w:tcW w:w="0" w:type="auto"/>
            <w:shd w:val="clear" w:color="auto" w:fill="F2F2F2" w:themeFill="background1" w:themeFillShade="F2"/>
            <w:hideMark/>
          </w:tcPr>
          <w:p w14:paraId="773977BA"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0</w:t>
            </w:r>
          </w:p>
        </w:tc>
        <w:tc>
          <w:tcPr>
            <w:tcW w:w="0" w:type="auto"/>
            <w:shd w:val="clear" w:color="auto" w:fill="F2F2F2" w:themeFill="background1" w:themeFillShade="F2"/>
            <w:hideMark/>
          </w:tcPr>
          <w:p w14:paraId="72B31560"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943.2</w:t>
            </w:r>
          </w:p>
        </w:tc>
        <w:tc>
          <w:tcPr>
            <w:tcW w:w="0" w:type="auto"/>
            <w:shd w:val="clear" w:color="auto" w:fill="F2F2F2" w:themeFill="background1" w:themeFillShade="F2"/>
            <w:hideMark/>
          </w:tcPr>
          <w:p w14:paraId="5B480487"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21</w:t>
            </w:r>
          </w:p>
        </w:tc>
      </w:tr>
      <w:tr w:rsidR="00461B00" w:rsidRPr="00FC307B" w14:paraId="4DF744B6" w14:textId="77777777" w:rsidTr="00461B00">
        <w:tc>
          <w:tcPr>
            <w:tcW w:w="0" w:type="auto"/>
            <w:vMerge/>
            <w:shd w:val="clear" w:color="auto" w:fill="E7E6E6" w:themeFill="background2"/>
            <w:hideMark/>
          </w:tcPr>
          <w:p w14:paraId="30F7DFCB" w14:textId="77777777" w:rsidR="00FC307B" w:rsidRPr="00FC307B" w:rsidRDefault="00FC307B" w:rsidP="00FC307B">
            <w:pPr>
              <w:jc w:val="center"/>
              <w:rPr>
                <w:rFonts w:eastAsia="Times New Roman" w:cstheme="minorHAnsi"/>
                <w:kern w:val="0"/>
                <w:sz w:val="20"/>
                <w:szCs w:val="20"/>
                <w14:ligatures w14:val="none"/>
              </w:rPr>
            </w:pPr>
          </w:p>
        </w:tc>
        <w:tc>
          <w:tcPr>
            <w:tcW w:w="0" w:type="auto"/>
            <w:hideMark/>
          </w:tcPr>
          <w:p w14:paraId="30513B19"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0</w:t>
            </w:r>
          </w:p>
        </w:tc>
        <w:tc>
          <w:tcPr>
            <w:tcW w:w="0" w:type="auto"/>
            <w:hideMark/>
          </w:tcPr>
          <w:p w14:paraId="37550B72"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3.5</w:t>
            </w:r>
          </w:p>
        </w:tc>
        <w:tc>
          <w:tcPr>
            <w:tcW w:w="0" w:type="auto"/>
            <w:hideMark/>
          </w:tcPr>
          <w:p w14:paraId="54A4D454"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1</w:t>
            </w:r>
          </w:p>
        </w:tc>
        <w:tc>
          <w:tcPr>
            <w:tcW w:w="0" w:type="auto"/>
            <w:hideMark/>
          </w:tcPr>
          <w:p w14:paraId="52727208"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1376.9</w:t>
            </w:r>
          </w:p>
        </w:tc>
        <w:tc>
          <w:tcPr>
            <w:tcW w:w="0" w:type="auto"/>
            <w:hideMark/>
          </w:tcPr>
          <w:p w14:paraId="0B8D7CBE" w14:textId="77777777" w:rsidR="00FC307B" w:rsidRPr="00FC307B" w:rsidRDefault="00FC307B" w:rsidP="00FC307B">
            <w:pPr>
              <w:jc w:val="center"/>
              <w:rPr>
                <w:rFonts w:eastAsia="Times New Roman" w:cstheme="minorHAnsi"/>
                <w:kern w:val="0"/>
                <w:sz w:val="20"/>
                <w:szCs w:val="20"/>
                <w14:ligatures w14:val="none"/>
              </w:rPr>
            </w:pPr>
            <w:r w:rsidRPr="00FC307B">
              <w:rPr>
                <w:rFonts w:eastAsia="Times New Roman" w:cstheme="minorHAnsi"/>
                <w:kern w:val="0"/>
                <w:sz w:val="20"/>
                <w:szCs w:val="20"/>
                <w14:ligatures w14:val="none"/>
              </w:rPr>
              <w:t>30</w:t>
            </w:r>
          </w:p>
        </w:tc>
      </w:tr>
    </w:tbl>
    <w:p w14:paraId="33899243" w14:textId="77777777" w:rsidR="00FC307B" w:rsidRPr="003672DB" w:rsidRDefault="00FC307B" w:rsidP="00847657">
      <w:pPr>
        <w:spacing w:line="276" w:lineRule="auto"/>
        <w:jc w:val="both"/>
      </w:pPr>
    </w:p>
    <w:p w14:paraId="45BF38F5" w14:textId="09461FD1" w:rsidR="00847657" w:rsidRPr="00847657" w:rsidRDefault="00847657" w:rsidP="00847657">
      <w:pPr>
        <w:spacing w:line="276" w:lineRule="auto"/>
        <w:jc w:val="both"/>
        <w:rPr>
          <w:u w:val="single"/>
        </w:rPr>
      </w:pPr>
      <w:r w:rsidRPr="00847657">
        <w:rPr>
          <w:u w:val="single"/>
        </w:rPr>
        <w:t>NDVI</w:t>
      </w:r>
    </w:p>
    <w:p w14:paraId="53F8EF97" w14:textId="56AE811D" w:rsidR="00847657" w:rsidRPr="00847657" w:rsidRDefault="00847657" w:rsidP="00847657">
      <w:pPr>
        <w:spacing w:line="276" w:lineRule="auto"/>
        <w:jc w:val="both"/>
      </w:pPr>
      <w:r w:rsidRPr="00847657">
        <w:t>El índice de vegetación de diferencia normalizada (NDVI, en inglés) es un índice usado para estimar la cantidad, calidad y desarrollo de la vegetación. Los índices de vegetación son combinaciones de bandas espectrales, cuya función es realzar la contribución de la vegetación en función de la respuesta espectral de una superficie y atenuar la de otros factores como suelo, iluminación i/o atmósfera</w:t>
      </w:r>
      <w:r w:rsidR="00B04352">
        <w:t xml:space="preserve"> </w:t>
      </w:r>
      <w:r w:rsidR="00B04352">
        <w:fldChar w:fldCharType="begin"/>
      </w:r>
      <w:r w:rsidR="00B04352">
        <w:instrText xml:space="preserve"> ADDIN ZOTERO_ITEM CSL_CITATION {"citationID":"GHkHnRYJ","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Goward et al. 1991)</w:t>
      </w:r>
      <w:r w:rsidR="00B04352">
        <w:fldChar w:fldCharType="end"/>
      </w:r>
      <w:r w:rsidRPr="00847657">
        <w:t>.</w:t>
      </w:r>
    </w:p>
    <w:p w14:paraId="100C4382" w14:textId="1F5094C0" w:rsidR="00847657" w:rsidRPr="00847657" w:rsidRDefault="00847657" w:rsidP="00847657">
      <w:pPr>
        <w:spacing w:line="276" w:lineRule="auto"/>
        <w:jc w:val="both"/>
      </w:pPr>
      <w:r w:rsidRPr="00847657">
        <w:lastRenderedPageBreak/>
        <w:t>Todos los organismos fotosintéticos contienen uno o más pigmentos capaces de absorber la radiación visible que iniciaría las reacciones fotoquímicas y fotosintéticas. Dos bandas del espectro, la azul  y la roja muestran la cantidad de energía absorbida por las plantas; en contraste, la banda del infrarrojo cercano (región invisible para el ojo humano) actúa justo de forma inversa. La mayor absorción del rojo y azul, junto con la fuerte reflexión del infrarrojo cercano es la diferencia espectral de la respuesta de toda la vegetación, y ha sido usado durante mucho tiempo como forma de diferenciación de las superficies con y sin vegetación</w:t>
      </w:r>
      <w:r w:rsidR="00B04352">
        <w:t xml:space="preserve"> </w:t>
      </w:r>
      <w:r w:rsidR="00B04352">
        <w:fldChar w:fldCharType="begin"/>
      </w:r>
      <w:r w:rsidR="00B04352">
        <w:instrText xml:space="preserve"> ADDIN ZOTERO_ITEM CSL_CITATION {"citationID":"VJkmKK4l","properties":{"formattedCitation":"(Goward et\\uc0\\u160{}al. 1991)","plainCitation":"(Goward et al. 1991)","noteIndex":0},"citationItems":[{"id":372,"uris":["http://zotero.org/users/11290019/items/8C7LWXYC"],"itemData":{"id":372,"type":"article-journal","container-title":"Remote Sensing of Environment","DOI":"10.1016/0034-4257(91)90017-Z","ISSN":"00344257","issue":"2-3","journalAbbreviation":"Remote Sensing of Environment","language":"en","page":"257-277","source":"DOI.org (Crossref)","title":"Normalized difference vegetation index measurements from the advanced very high resolution radiometer","volume":"35","author":[{"family":"Goward","given":"Samuel N."},{"family":"Markham","given":"Brian"},{"family":"Dye","given":"Dennis G."},{"family":"Dulaney","given":"Wayne"},{"family":"Yang","given":"Jingli"}],"issued":{"date-parts":[["1991",2]]}}}],"schema":"https://github.com/citation-style-language/schema/raw/master/csl-citation.json"} </w:instrText>
      </w:r>
      <w:r w:rsidR="00B04352">
        <w:fldChar w:fldCharType="separate"/>
      </w:r>
      <w:r w:rsidR="00B04352" w:rsidRPr="00B04352">
        <w:rPr>
          <w:rFonts w:ascii="Calibri" w:hAnsi="Calibri" w:cs="Calibri"/>
          <w:kern w:val="0"/>
          <w:szCs w:val="24"/>
        </w:rPr>
        <w:t>(Goward et al. 1991)</w:t>
      </w:r>
      <w:r w:rsidR="00B04352">
        <w:fldChar w:fldCharType="end"/>
      </w:r>
      <w:r w:rsidR="00B04352">
        <w:t>.</w:t>
      </w:r>
    </w:p>
    <w:p w14:paraId="418688ED" w14:textId="7340C224" w:rsidR="00847657" w:rsidRDefault="00847657" w:rsidP="00847657">
      <w:pPr>
        <w:spacing w:line="276" w:lineRule="auto"/>
        <w:jc w:val="both"/>
      </w:pPr>
      <w:r w:rsidRPr="00847657">
        <w:t xml:space="preserve">La vegetación verde y vigorosa refleja mucho menos en la banda visible roja (banda </w:t>
      </w:r>
      <w:r w:rsidR="0049718A">
        <w:t>4</w:t>
      </w:r>
      <w:r w:rsidRPr="00847657">
        <w:t xml:space="preserve">), región de absorción de la clorofila, que en la banda cercana infrarroja (banda </w:t>
      </w:r>
      <w:r w:rsidR="00BB429B">
        <w:t>8</w:t>
      </w:r>
      <w:r w:rsidRPr="00847657">
        <w:t xml:space="preserve">), región de alta reflectancia del componente celulósico. Cuando la vegetación sufre stress, los valores de la banda </w:t>
      </w:r>
      <w:r w:rsidR="00BB429B">
        <w:t>4</w:t>
      </w:r>
      <w:r w:rsidRPr="00847657">
        <w:t xml:space="preserve"> aumentan y los de la banda </w:t>
      </w:r>
      <w:r w:rsidR="00BB429B">
        <w:t>8</w:t>
      </w:r>
      <w:r w:rsidRPr="00847657">
        <w:t xml:space="preserve"> decrecen. Estas propiedades llevaron a definir varios índices de vegetación basados en operaciones algebraicas entre las bandas </w:t>
      </w:r>
      <w:r w:rsidR="00BB429B">
        <w:t>4</w:t>
      </w:r>
      <w:r w:rsidRPr="00847657">
        <w:t xml:space="preserve"> y </w:t>
      </w:r>
      <w:r w:rsidR="00BB429B">
        <w:t>8</w:t>
      </w:r>
      <w:r w:rsidRPr="00847657">
        <w:t xml:space="preserve">. Uno de los </w:t>
      </w:r>
      <w:r w:rsidR="00BB429B">
        <w:t>índices</w:t>
      </w:r>
      <w:r w:rsidRPr="00847657">
        <w:t xml:space="preserve"> más conocidos es el del llamado Índice Diferencial de Vegetación Normalizado (NDVI) que se define como: </w:t>
      </w:r>
    </w:p>
    <w:p w14:paraId="11C7F273" w14:textId="5E0416B4" w:rsidR="00F36B59" w:rsidRDefault="00F36B59" w:rsidP="00847657">
      <w:pPr>
        <w:spacing w:line="276" w:lineRule="auto"/>
        <w:jc w:val="both"/>
      </w:pPr>
      <w:r w:rsidRPr="00847657">
        <w:t>NDVI = (</w:t>
      </w:r>
      <w:r w:rsidR="0000613B">
        <w:t>NIR</w:t>
      </w:r>
      <w:r w:rsidRPr="00847657">
        <w:t xml:space="preserve"> – </w:t>
      </w:r>
      <w:r w:rsidR="0000613B">
        <w:t>Rojo</w:t>
      </w:r>
      <w:r w:rsidRPr="00847657">
        <w:t>)/(</w:t>
      </w:r>
      <w:r w:rsidR="0000613B">
        <w:t>NIR</w:t>
      </w:r>
      <w:r w:rsidRPr="00847657">
        <w:t xml:space="preserve"> + </w:t>
      </w:r>
      <w:r w:rsidR="0000613B">
        <w:t>Rojo</w:t>
      </w:r>
      <w:r w:rsidRPr="00847657">
        <w:t>).</w:t>
      </w:r>
    </w:p>
    <w:p w14:paraId="2F61175D" w14:textId="3057BC1C" w:rsidR="00F36B59" w:rsidRPr="00847657" w:rsidRDefault="00F36B59" w:rsidP="00847657">
      <w:pPr>
        <w:spacing w:line="276" w:lineRule="auto"/>
        <w:jc w:val="both"/>
      </w:pPr>
      <w:r>
        <w:t>En el caso de S</w:t>
      </w:r>
      <w:r w:rsidR="004A1A3B">
        <w:t>ENTINEL</w:t>
      </w:r>
      <w:r>
        <w:t>-2:</w:t>
      </w:r>
    </w:p>
    <w:p w14:paraId="613FB680" w14:textId="5FD2A4E3" w:rsidR="00847657" w:rsidRPr="00847657" w:rsidRDefault="00847657" w:rsidP="00847657">
      <w:pPr>
        <w:spacing w:line="276" w:lineRule="auto"/>
        <w:jc w:val="both"/>
      </w:pPr>
      <w:r w:rsidRPr="00847657">
        <w:t>NDVI = (</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r w:rsidR="00952A0E">
        <w:t>B</w:t>
      </w:r>
      <w:r w:rsidRPr="00847657">
        <w:t xml:space="preserve">anda </w:t>
      </w:r>
      <w:r w:rsidR="0000613B">
        <w:t>8</w:t>
      </w:r>
      <w:r w:rsidRPr="00847657">
        <w:t xml:space="preserve"> + </w:t>
      </w:r>
      <w:r w:rsidR="00952A0E">
        <w:t>B</w:t>
      </w:r>
      <w:r w:rsidRPr="00847657">
        <w:t xml:space="preserve">anda </w:t>
      </w:r>
      <w:r w:rsidR="0000613B">
        <w:t>4</w:t>
      </w:r>
      <w:r w:rsidRPr="00847657">
        <w:t>).</w:t>
      </w:r>
    </w:p>
    <w:p w14:paraId="64493480" w14:textId="10028FEB" w:rsidR="00847657" w:rsidRPr="00847657" w:rsidRDefault="00847657" w:rsidP="00847657">
      <w:pPr>
        <w:spacing w:line="276" w:lineRule="auto"/>
        <w:jc w:val="both"/>
      </w:pPr>
      <w:r w:rsidRPr="00847657">
        <w:t xml:space="preserve">El intervalo de valores obtenido del NDVI, varía entre (-1) y el (+1). Sólo los valores positivos corresponden a zonas de vegetación. Los valores negativos, generados por una mayor reflectancia en el visible que en el infrarrojo, pertenecen a nubes, nieve, agua, zonas de suelo desnudo y rocas.  </w:t>
      </w:r>
    </w:p>
    <w:p w14:paraId="676FF0D5" w14:textId="2F55E6BA" w:rsidR="00847657" w:rsidRPr="00847657" w:rsidRDefault="00847657" w:rsidP="00847657">
      <w:pPr>
        <w:spacing w:line="276" w:lineRule="auto"/>
        <w:jc w:val="both"/>
        <w:rPr>
          <w:u w:val="single"/>
        </w:rPr>
      </w:pPr>
      <w:r w:rsidRPr="00847657">
        <w:rPr>
          <w:u w:val="single"/>
        </w:rPr>
        <w:t>EVI</w:t>
      </w:r>
    </w:p>
    <w:p w14:paraId="4C770F84" w14:textId="6001E79C" w:rsidR="00847657" w:rsidRPr="00847657" w:rsidRDefault="00847657" w:rsidP="00847657">
      <w:pPr>
        <w:spacing w:line="276" w:lineRule="auto"/>
        <w:jc w:val="both"/>
      </w:pPr>
      <w:r w:rsidRPr="00847657">
        <w:t>El índice de vegetación mejorado (EVI, en inglés)</w:t>
      </w:r>
      <w:r w:rsidR="00F0436F">
        <w:t xml:space="preserve"> </w:t>
      </w:r>
      <w:r w:rsidRPr="00847657">
        <w:t>es similar al índice de vegetación de diferencia normalizada (NDVI) y puede utilizarse para cuantificar el verdor de la vegetación. Sin embargo, el EVI corrige algunas condiciones atmosféricas y el ruido de fondo del conjunto de copas de los árboles y es más sensible en zonas con vegetación densa</w:t>
      </w:r>
      <w:r w:rsidR="001038FD">
        <w:t xml:space="preserve"> </w:t>
      </w:r>
      <w:r w:rsidR="001038FD">
        <w:fldChar w:fldCharType="begin"/>
      </w:r>
      <w:r w:rsidR="001038FD">
        <w:instrText xml:space="preserve"> ADDIN ZOTERO_ITEM CSL_CITATION {"citationID":"fqwpvu5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 El EVI se define como:</w:t>
      </w:r>
    </w:p>
    <w:p w14:paraId="0E9B29A0" w14:textId="5024AD1A" w:rsidR="00847657" w:rsidRDefault="00847657" w:rsidP="00847657">
      <w:pPr>
        <w:spacing w:line="276" w:lineRule="auto"/>
        <w:jc w:val="both"/>
      </w:pPr>
      <w:r w:rsidRPr="00847657">
        <w:t>EVI = G*(NIR-R</w:t>
      </w:r>
      <w:r w:rsidR="0000613B">
        <w:t>ojo</w:t>
      </w:r>
      <w:r w:rsidRPr="00847657">
        <w:t xml:space="preserve">)/(NIR + C1 * </w:t>
      </w:r>
      <w:r w:rsidR="001D5715">
        <w:t>Rojo</w:t>
      </w:r>
      <w:r w:rsidRPr="00847657">
        <w:t xml:space="preserve"> – C2 * </w:t>
      </w:r>
      <w:r w:rsidR="001D5715">
        <w:t>Azul</w:t>
      </w:r>
      <w:r w:rsidRPr="00847657">
        <w:t xml:space="preserve"> + L)</w:t>
      </w:r>
    </w:p>
    <w:p w14:paraId="4AD19E23" w14:textId="22079D34" w:rsidR="006E5670" w:rsidRDefault="006E5670" w:rsidP="00847657">
      <w:pPr>
        <w:spacing w:line="276" w:lineRule="auto"/>
        <w:jc w:val="both"/>
      </w:pPr>
      <w:r>
        <w:t>En el caso de SENTINEL-2 es</w:t>
      </w:r>
      <w:r w:rsidR="00914D7F">
        <w:t>:</w:t>
      </w:r>
    </w:p>
    <w:p w14:paraId="785A3957" w14:textId="1854AA41" w:rsidR="00914D7F" w:rsidRPr="00847657" w:rsidRDefault="00914D7F" w:rsidP="00847657">
      <w:pPr>
        <w:spacing w:line="276" w:lineRule="auto"/>
        <w:jc w:val="both"/>
      </w:pPr>
      <w:r w:rsidRPr="00847657">
        <w:t xml:space="preserve">EVI = </w:t>
      </w:r>
      <w:r>
        <w:t>2,5</w:t>
      </w:r>
      <w:r w:rsidRPr="00847657">
        <w:t>*(</w:t>
      </w:r>
      <w:r>
        <w:t xml:space="preserve">Banda 8 </w:t>
      </w:r>
      <w:r w:rsidRPr="00847657">
        <w:t>-</w:t>
      </w:r>
      <w:r>
        <w:t xml:space="preserve"> Banda 4</w:t>
      </w:r>
      <w:r w:rsidRPr="00847657">
        <w:t>)/(</w:t>
      </w:r>
      <w:r>
        <w:t>Banda 8</w:t>
      </w:r>
      <w:r w:rsidRPr="00847657">
        <w:t xml:space="preserve"> + </w:t>
      </w:r>
      <w:r>
        <w:t>6</w:t>
      </w:r>
      <w:r w:rsidRPr="00847657">
        <w:t xml:space="preserve"> * </w:t>
      </w:r>
      <w:r>
        <w:t>Banda 4</w:t>
      </w:r>
      <w:r w:rsidRPr="00847657">
        <w:t xml:space="preserve"> – </w:t>
      </w:r>
      <w:r>
        <w:t>7,5</w:t>
      </w:r>
      <w:r w:rsidRPr="00847657">
        <w:t xml:space="preserve"> * </w:t>
      </w:r>
      <w:r w:rsidR="004A1A3B">
        <w:t>Banda 2</w:t>
      </w:r>
      <w:r w:rsidRPr="00847657">
        <w:t xml:space="preserve"> + </w:t>
      </w:r>
      <w:r w:rsidR="004A1A3B">
        <w:t>1)</w:t>
      </w:r>
    </w:p>
    <w:p w14:paraId="71989D76" w14:textId="211441C1" w:rsidR="00847657" w:rsidRPr="00847657" w:rsidRDefault="00847657" w:rsidP="00847657">
      <w:pPr>
        <w:spacing w:line="276" w:lineRule="auto"/>
        <w:jc w:val="both"/>
      </w:pPr>
      <w:r w:rsidRPr="00847657">
        <w:t>En esta ecuación, NIR, rojo y azul son reflectancias de superficie corregidas atmosféricamente y parcialmente corregidas atmosféricamente (absorción de Rayleigh y ozono). L es el ajuste del ruido fondo de las copas que tiene en cuenta la transferencia radiante no lineal y diferencial del NIR y el rojo a través del conjunto de copas arbóreas. C1 y C2 son los coeficientes del término de resistencia a los aerosoles, que utiliza la banda azul para corregir las influencias de los aerosoles en la banda roja. Por último, G es un factor de ganancia</w:t>
      </w:r>
      <w:r w:rsidR="001038FD">
        <w:t xml:space="preserve"> </w:t>
      </w:r>
      <w:r w:rsidR="001038FD">
        <w:fldChar w:fldCharType="begin"/>
      </w:r>
      <w:r w:rsidR="001038FD">
        <w:instrText xml:space="preserve"> ADDIN ZOTERO_ITEM CSL_CITATION {"citationID":"YuYSWJXf","properties":{"formattedCitation":"(Huete et\\uc0\\u160{}al. 2002)","plainCitation":"(Huete et al. 2002)","noteIndex":0},"citationItems":[{"id":371,"uris":["http://zotero.org/users/11290019/items/SUGKFRK7"],"itemData":{"id":371,"type":"article-journal","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container-title":"Remote Sensing of Environment","DOI":"10.1016/S0034-4257(02)00096-2","ISSN":"00344257","issue":"1-2","journalAbbreviation":"Remote Sensing of Environment","language":"en","page":"195-213","source":"DOI.org (Crossref)","title":"Overview of the radiometric and biophysical performance of the MODIS vegetation indices","volume":"83","author":[{"family":"Huete","given":"A"},{"family":"Didan","given":"K"},{"family":"Miura","given":"T"},{"family":"Rodriguez","given":"E.P"},{"family":"Gao","given":"X"},{"family":"Ferreira","given":"L.G"}],"issued":{"date-parts":[["2002",11]]}}}],"schema":"https://github.com/citation-style-language/schema/raw/master/csl-citation.json"} </w:instrText>
      </w:r>
      <w:r w:rsidR="001038FD">
        <w:fldChar w:fldCharType="separate"/>
      </w:r>
      <w:r w:rsidR="001038FD" w:rsidRPr="001038FD">
        <w:rPr>
          <w:rFonts w:ascii="Calibri" w:hAnsi="Calibri" w:cs="Calibri"/>
          <w:kern w:val="0"/>
          <w:szCs w:val="24"/>
        </w:rPr>
        <w:t>(Huete et al. 2002)</w:t>
      </w:r>
      <w:r w:rsidR="001038FD">
        <w:fldChar w:fldCharType="end"/>
      </w:r>
      <w:r w:rsidRPr="00847657">
        <w:t>.</w:t>
      </w:r>
    </w:p>
    <w:p w14:paraId="03A35403" w14:textId="458F846B" w:rsidR="00847657" w:rsidRPr="00847657" w:rsidRDefault="00847657" w:rsidP="00847657">
      <w:pPr>
        <w:spacing w:line="276" w:lineRule="auto"/>
        <w:jc w:val="both"/>
        <w:rPr>
          <w:u w:val="single"/>
        </w:rPr>
      </w:pPr>
      <w:r w:rsidRPr="00847657">
        <w:rPr>
          <w:u w:val="single"/>
        </w:rPr>
        <w:t>LSWI</w:t>
      </w:r>
    </w:p>
    <w:p w14:paraId="2BDAB5E2" w14:textId="4AC4902E" w:rsidR="00847657" w:rsidRPr="00847657" w:rsidRDefault="00847657" w:rsidP="00847657">
      <w:pPr>
        <w:spacing w:line="276" w:lineRule="auto"/>
        <w:jc w:val="both"/>
      </w:pPr>
      <w:r w:rsidRPr="00847657">
        <w:t xml:space="preserve">El índice del agua en la superficie terrestre (LSWI), como su nombre indica, se usa para monitorear el nivel de agua presente en la vegetación y el suelo. Para calcularlo se utiliza las regiones infrarroja de onda corta (SWIR) </w:t>
      </w:r>
      <w:proofErr w:type="spellStart"/>
      <w:r w:rsidRPr="00847657">
        <w:t>y</w:t>
      </w:r>
      <w:proofErr w:type="spellEnd"/>
      <w:r w:rsidRPr="00847657">
        <w:t xml:space="preserve"> infrarrojo cercano (NIR) del espectro electromagnético y que el agua líquida absorbe mucha luz en la región SWIR</w:t>
      </w:r>
      <w:r w:rsidR="001038FD">
        <w:t xml:space="preserve"> </w:t>
      </w:r>
      <w:r w:rsidR="001038FD">
        <w:fldChar w:fldCharType="begin"/>
      </w:r>
      <w:r w:rsidR="001038FD">
        <w:instrText xml:space="preserve"> ADDIN ZOTERO_ITEM CSL_CITATION {"citationID":"njFHZEUf","properties":{"formattedCitation":"(Bhutada, Gb, y Shinde 2019)","plainCitation":"(Bhutada, Gb, y Shinde 2019)","noteIndex":0},"citationItems":[{"id":370,"uris":["http://zotero.org/users/11290019/items/XWUZVRLX"],"itemData":{"id":370,"type":"article-journal","abstract":"This study aims to assess late-season agricultural drought in cotton growing Surendranagar district of Gujarat, India during Kharif cropping season 2015. Persistent abiotic (i.e. Moisture deficits and nutrient deficiency) during flowering and yield formation stage are stress referred to as late-season agricultural drought. Satellite-based indices like the Normalized Difference Vegetation Index and Land Surface Water Index from landsat-8 satellite data were analyzed. The analysis was carried out by comparing the satellite-derived indices with the previous normal years, and the assessments were made. The satellitebased indices clearly brought out the stress that crop endured during September, while LSWI indicated soil and crop water stress in early September. The result showed that NDVI and LSWI satellite based Vegetation indices which help to derived drought or stress affect cotton crop at critical growth stage very well.","language":"en","source":"Zotero","title":"Cotton vegetation condition monitoring using LSWI and NDVI","author":[{"family":"Bhutada","given":"Pritam O"},{"family":"Gb","given":"Dr Kulkarni"},{"family":"Shinde","given":"RS"}],"issued":{"date-parts":[["2019"]]}}}],"schema":"https://github.com/citation-style-language/schema/raw/master/csl-citation.json"} </w:instrText>
      </w:r>
      <w:r w:rsidR="001038FD">
        <w:fldChar w:fldCharType="separate"/>
      </w:r>
      <w:r w:rsidR="001038FD" w:rsidRPr="001038FD">
        <w:rPr>
          <w:rFonts w:ascii="Calibri" w:hAnsi="Calibri" w:cs="Calibri"/>
        </w:rPr>
        <w:t>(Bhutada, Gb, y Shinde 2019)</w:t>
      </w:r>
      <w:r w:rsidR="001038FD">
        <w:fldChar w:fldCharType="end"/>
      </w:r>
      <w:r w:rsidRPr="00847657">
        <w:t>. El LSWI se define como:</w:t>
      </w:r>
    </w:p>
    <w:p w14:paraId="00805AD3" w14:textId="0DA31B8C" w:rsidR="00847657" w:rsidRPr="00704970" w:rsidRDefault="00847657" w:rsidP="00847657">
      <w:pPr>
        <w:spacing w:line="276" w:lineRule="auto"/>
        <w:jc w:val="both"/>
      </w:pPr>
      <w:r w:rsidRPr="00704970">
        <w:lastRenderedPageBreak/>
        <w:t>LSWI = (NIR – SWIR)/(NIR + SWIR)</w:t>
      </w:r>
    </w:p>
    <w:p w14:paraId="391275F8" w14:textId="5716E8B0" w:rsidR="004A1A3B" w:rsidRDefault="004A1A3B" w:rsidP="00847657">
      <w:pPr>
        <w:spacing w:line="276" w:lineRule="auto"/>
        <w:jc w:val="both"/>
      </w:pPr>
      <w:r w:rsidRPr="004A1A3B">
        <w:t xml:space="preserve">En el caso de </w:t>
      </w:r>
      <w:r>
        <w:t>SENTINEL-2 es:</w:t>
      </w:r>
    </w:p>
    <w:p w14:paraId="743FFEBC" w14:textId="5064D0FD" w:rsidR="001466A3" w:rsidRPr="00704970" w:rsidRDefault="001466A3" w:rsidP="00847657">
      <w:pPr>
        <w:spacing w:line="276" w:lineRule="auto"/>
        <w:jc w:val="both"/>
      </w:pPr>
      <w:r w:rsidRPr="00704970">
        <w:t>LSWI = (</w:t>
      </w:r>
      <w:r w:rsidR="00CE30CE" w:rsidRPr="00704970">
        <w:t>Banda 8</w:t>
      </w:r>
      <w:r w:rsidRPr="00704970">
        <w:t xml:space="preserve"> – </w:t>
      </w:r>
      <w:r w:rsidR="00CE30CE" w:rsidRPr="00704970">
        <w:t>Banda 11</w:t>
      </w:r>
      <w:r w:rsidRPr="00704970">
        <w:t>)/(</w:t>
      </w:r>
      <w:r w:rsidR="00CE30CE" w:rsidRPr="00704970">
        <w:t>Banda 8</w:t>
      </w:r>
      <w:r w:rsidRPr="00704970">
        <w:t xml:space="preserve"> + </w:t>
      </w:r>
      <w:r w:rsidR="00CE30CE" w:rsidRPr="00704970">
        <w:t>Banda 11</w:t>
      </w:r>
      <w:r w:rsidRPr="00704970">
        <w:t>)</w:t>
      </w:r>
    </w:p>
    <w:p w14:paraId="5728FB36" w14:textId="79E597A9" w:rsidR="00847657" w:rsidRPr="00847657" w:rsidRDefault="00847657" w:rsidP="00847657">
      <w:pPr>
        <w:spacing w:line="276" w:lineRule="auto"/>
        <w:jc w:val="both"/>
      </w:pPr>
      <w:r w:rsidRPr="00847657">
        <w:t xml:space="preserve">El intervalo de valores obtenidos de LSWI varía entre -1 y +1. Un esquema de intensidad de sequía basado en este índice está dividido en cuatro grupos: sequía extrema y excepcional (LSWI </w:t>
      </w:r>
      <w:r w:rsidRPr="00847657">
        <w:rPr>
          <w:rFonts w:hint="eastAsia"/>
        </w:rPr>
        <w:t>≤</w:t>
      </w:r>
      <w:r w:rsidRPr="00847657">
        <w:t xml:space="preserve"> −0.1), sequía severa y moderada (−0.1 &lt; LSWI </w:t>
      </w:r>
      <w:r w:rsidRPr="00847657">
        <w:rPr>
          <w:rFonts w:hint="eastAsia"/>
        </w:rPr>
        <w:t>≤</w:t>
      </w:r>
      <w:r w:rsidRPr="00847657">
        <w:t xml:space="preserve"> 0), sequía anormal (0 &lt; LSWI </w:t>
      </w:r>
      <w:r w:rsidRPr="00847657">
        <w:rPr>
          <w:rFonts w:hint="eastAsia"/>
        </w:rPr>
        <w:t>≤</w:t>
      </w:r>
      <w:r w:rsidRPr="00847657">
        <w:t xml:space="preserve"> 0.1), y ausencia de sequía (LSWI &gt; 0.1) </w:t>
      </w:r>
      <w:r w:rsidR="001038FD">
        <w:fldChar w:fldCharType="begin"/>
      </w:r>
      <w:r w:rsidR="001038FD">
        <w:instrText xml:space="preserve"> ADDIN ZOTERO_ITEM CSL_CITATION {"citationID":"rIfu3NzR","properties":{"formattedCitation":"(Bajgain et\\uc0\\u160{}al. 2015)","plainCitation":"(Bajgain et al. 2015)","noteIndex":0},"citationItems":[{"id":382,"uris":["http://zotero.org/users/11290019/items/D45TMTC8"],"itemData":{"id":382,"type":"article-journal","abstract":"Vegetation growth is one of the important indicators of drought events. Greenness-related vegetation indices (VIs) such as Normalized Difference Vegetation Index (NDVI) and Enhanced Vegetation Index (EVI) are often used for the assessment of agricultural drought. There is a need to evaluate the sensitivity of water-related vegetation indices such as Land Surface Water Index (LSWI) to assess drought and associated impacts. Moderate-Resolution Imaging Spectroradiometer (MODIS) derived time series NDVI, EVI and LSWI data during 2000–2013 were compared for their sensitivity to drought at two tallgrass prairie sites in the Oklahoma Mesonet (Marena and El Reno). Each site has continuous soil moisture measurements at three different depths (5, 25 and 60 cm) and precipitation data for the study period (2000–2013) at 5-min intervals. As expected, averaged values of vegetation indices consistently lower under drought conditions than normal conditions. LSWI decreased the most in drought years (2006, 2011 and 2012) when compared to its magnitudes in pluvial years (2007, 2013), followed by EVI and NDVI, respectively. Because green vegetation has positive LSWI values (&gt;0) and dry vegetation has negative LSWI values (&lt;0), much longer durations of LSWI &lt; 0 were found in the summer periods of drought years rather than in pluvial years. A LSWI-based drought severity scheme (LSWI &gt; 0.1; 0 &lt; LSWI 6 0.1; À0.1 &lt; LSWI 6 0; LSWI 6 À0.1) corresponded well with the drought severity categories (0; D0; D1: D2; D3 and D4) deﬁned by the United States Drought Monitor (USDM) at these two study sites. Our results indicate that the number of days with LSWI &lt; 0 during the summer and LSWI-based drought severity scheme can be simple, effective and complementary indicator for assessing drought in tallgrass prairie grasslands at a 500-m spatial resolution.","container-title":"ISPRS Journal of Photogrammetry and Remote Sensing","DOI":"10.1016/j.isprsjprs.2015.07.004","ISSN":"09242716","journalAbbreviation":"ISPRS Journal of Photogrammetry and Remote Sensing","language":"en","page":"151-160","source":"DOI.org (Crossref)","title":"Sensitivity analysis of vegetation indices to drought over two tallgrass prairie sites","volume":"108","author":[{"family":"Bajgain","given":"Rajen"},{"family":"Xiao","given":"Xiangming"},{"family":"Wagle","given":"Pradeep"},{"family":"Basara","given":"Jeffrey"},{"family":"Zhou","given":"Yuting"}],"issued":{"date-parts":[["2015",10]]}}}],"schema":"https://github.com/citation-style-language/schema/raw/master/csl-citation.json"} </w:instrText>
      </w:r>
      <w:r w:rsidR="001038FD">
        <w:fldChar w:fldCharType="separate"/>
      </w:r>
      <w:r w:rsidR="001038FD" w:rsidRPr="001038FD">
        <w:rPr>
          <w:rFonts w:ascii="Calibri" w:hAnsi="Calibri" w:cs="Calibri"/>
          <w:kern w:val="0"/>
          <w:szCs w:val="24"/>
        </w:rPr>
        <w:t>(Bajgain et al. 2015)</w:t>
      </w:r>
      <w:r w:rsidR="001038FD">
        <w:fldChar w:fldCharType="end"/>
      </w:r>
      <w:r w:rsidR="001038FD">
        <w:t>.</w:t>
      </w:r>
    </w:p>
    <w:p w14:paraId="5A3A270D" w14:textId="758BCDD2" w:rsidR="00847657" w:rsidRPr="00847657" w:rsidRDefault="00847657" w:rsidP="00847657">
      <w:pPr>
        <w:spacing w:line="276" w:lineRule="auto"/>
        <w:jc w:val="both"/>
        <w:rPr>
          <w:u w:val="single"/>
        </w:rPr>
      </w:pPr>
      <w:r w:rsidRPr="00847657">
        <w:rPr>
          <w:u w:val="single"/>
        </w:rPr>
        <w:t>NDWI</w:t>
      </w:r>
    </w:p>
    <w:p w14:paraId="03F8FA43" w14:textId="7D294580" w:rsidR="00847657" w:rsidRPr="00847657" w:rsidRDefault="00847657" w:rsidP="00847657">
      <w:pPr>
        <w:spacing w:line="276" w:lineRule="auto"/>
        <w:jc w:val="both"/>
      </w:pPr>
      <w:r w:rsidRPr="00847657">
        <w:t>El índice de agua de diferencia normalizada (NDWI) se utiliza para resaltar la presencia de las masas de agua en una imagen de satélite. Para ello, se reduce considerablemente la reflectancia del suelo y la vegetación, lo que permite que dichas masas de agua destaquen en la imagen. Se calcula utilizando la combinación Verde-NIR (verde visible e infrarrojo cercano) ya que las longitudes de onda del verde visible maximizan la reflectancia habitual de la superficie del agua mientras que, por otro lado, las longitudes de onda del infrarrojo cercano maximizan la alta reflectancia de la vegetación terrestre y las zonas de suelo a la vez que minimizan la baja reflectancia de las masas de agua. El NDWI aprovecha estas propiedades para perfilar con éxito las masas de agua en el mapa y controlar la turbiedad del agua</w:t>
      </w:r>
      <w:r w:rsidR="006E159B">
        <w:t xml:space="preserve"> </w:t>
      </w:r>
      <w:r w:rsidR="006E159B">
        <w:fldChar w:fldCharType="begin"/>
      </w:r>
      <w:r w:rsidR="006E159B">
        <w:instrText xml:space="preserve"> ADDIN ZOTERO_ITEM CSL_CITATION {"citationID":"AbY2ai41","properties":{"formattedCitation":"(Gao 1996)","plainCitation":"(Gao 1996)","noteIndex":0},"citationItems":[{"id":384,"uris":["http://zotero.org/users/11290019/items/ZBDX5M7K"],"itemData":{"id":384,"type":"article-journal","container-title":"Remote Sensing of Environment","DOI":"10.1016/S0034-4257(96)00067-3","ISSN":"00344257","issue":"3","journalAbbreviation":"Remote Sensing of Environment","language":"en","page":"257-266","source":"DOI.org (Crossref)","title":"NDWI—A normalized difference water index for remote sensing of vegetation liquid water from space","volume":"58","author":[{"family":"Gao","given":"Bo-cai"}],"issued":{"date-parts":[["1996",12]]}}}],"schema":"https://github.com/citation-style-language/schema/raw/master/csl-citation.json"} </w:instrText>
      </w:r>
      <w:r w:rsidR="006E159B">
        <w:fldChar w:fldCharType="separate"/>
      </w:r>
      <w:r w:rsidR="006E159B" w:rsidRPr="006E159B">
        <w:rPr>
          <w:rFonts w:ascii="Calibri" w:hAnsi="Calibri" w:cs="Calibri"/>
        </w:rPr>
        <w:t>(Gao 1996)</w:t>
      </w:r>
      <w:r w:rsidR="006E159B">
        <w:fldChar w:fldCharType="end"/>
      </w:r>
      <w:r w:rsidRPr="00847657">
        <w:t>. La fórmula del NDWI es la siguiente:</w:t>
      </w:r>
    </w:p>
    <w:p w14:paraId="01A59C55" w14:textId="462B1890" w:rsidR="00847657" w:rsidRPr="00704970" w:rsidRDefault="00847657" w:rsidP="00847657">
      <w:pPr>
        <w:spacing w:line="276" w:lineRule="auto"/>
        <w:jc w:val="both"/>
      </w:pPr>
      <w:r w:rsidRPr="00704970">
        <w:t>NDWI = (Verde – NIR)/(Verde + NIR)</w:t>
      </w:r>
    </w:p>
    <w:p w14:paraId="496B2100" w14:textId="5336D6EA" w:rsidR="00847657" w:rsidRPr="00847657" w:rsidRDefault="00847657" w:rsidP="00847657">
      <w:pPr>
        <w:spacing w:line="276" w:lineRule="auto"/>
        <w:jc w:val="both"/>
      </w:pPr>
      <w:r w:rsidRPr="00847657">
        <w:t>En el caso de SENTINEL-2:</w:t>
      </w:r>
    </w:p>
    <w:p w14:paraId="2DDDD8B7" w14:textId="4A3905BE" w:rsidR="00847657" w:rsidRPr="003B0324" w:rsidRDefault="00847657" w:rsidP="00847657">
      <w:pPr>
        <w:spacing w:line="276" w:lineRule="auto"/>
        <w:jc w:val="both"/>
        <w:rPr>
          <w:lang w:val="de-DE"/>
        </w:rPr>
      </w:pPr>
      <w:r w:rsidRPr="003B0324">
        <w:rPr>
          <w:lang w:val="de-DE"/>
        </w:rPr>
        <w:t>NDWI= (Band 3 – Band 8)/(Band 3 + Band 8)</w:t>
      </w:r>
    </w:p>
    <w:p w14:paraId="32CFB002" w14:textId="72A15EBB" w:rsidR="00847657" w:rsidRPr="00847657" w:rsidRDefault="00847657" w:rsidP="00847657">
      <w:pPr>
        <w:spacing w:line="276" w:lineRule="auto"/>
        <w:jc w:val="both"/>
      </w:pPr>
      <w:r w:rsidRPr="00847657">
        <w:t>Los valores de las masas de agua son superiores a 0,5, mientras que la vegetación tiene valores mucho más pequeños, lo que permite distinguir más fácilmente la vegetación de estas. Los elementos construidos tienen valores positivos entre cero y 0,2. Según Los valores del NDWI se pueden establecer los siguientes rangos: superficie del agua (NDWI &gt; 0,2), inundación o humedad (0 &lt; NDWI &lt; 0,2), sequía moderada o superficies sin agua (-0,3 &lt; NDWI &lt; 0) y sequía o superficie sin agua (-1 &lt; NDWI &lt; -0,3)</w:t>
      </w:r>
      <w:r w:rsidR="006E159B">
        <w:t xml:space="preserve">. </w:t>
      </w:r>
    </w:p>
    <w:p w14:paraId="64A01A29" w14:textId="742E2CBD" w:rsidR="00847657" w:rsidRPr="00847657" w:rsidRDefault="00847657" w:rsidP="00847657">
      <w:pPr>
        <w:spacing w:line="276" w:lineRule="auto"/>
        <w:jc w:val="both"/>
        <w:rPr>
          <w:u w:val="single"/>
        </w:rPr>
      </w:pPr>
      <w:r w:rsidRPr="00847657">
        <w:rPr>
          <w:u w:val="single"/>
        </w:rPr>
        <w:t>Albedo</w:t>
      </w:r>
    </w:p>
    <w:p w14:paraId="6D188423" w14:textId="56BC90C4" w:rsidR="00847657" w:rsidRPr="00847657" w:rsidRDefault="00847657" w:rsidP="00847657">
      <w:pPr>
        <w:spacing w:line="276" w:lineRule="auto"/>
        <w:jc w:val="both"/>
      </w:pPr>
      <w:r w:rsidRPr="00847657">
        <w:t xml:space="preserve">El albedo de la superficie terrestre, es decir, la fracción del flujo </w:t>
      </w:r>
      <w:proofErr w:type="spellStart"/>
      <w:r w:rsidRPr="00847657">
        <w:t>radiativo</w:t>
      </w:r>
      <w:proofErr w:type="spellEnd"/>
      <w:r w:rsidRPr="00847657">
        <w:t xml:space="preserve"> reflejado por una superficie a la atmósfera, es una variable fundamental para estimar el balance energético global de la superficie. Se encuentra estrechamente relacionado con varios ciclos biogeoquímicos e hidrológicos, ya que el flujo radiante absorbido impulsa los procesos de fotosíntesis de las plantas, el crecimiento de la vegetación y la evapotranspiración</w:t>
      </w:r>
      <w:r w:rsidR="006E159B">
        <w:t xml:space="preserve"> </w:t>
      </w:r>
      <w:r w:rsidR="006E159B">
        <w:fldChar w:fldCharType="begin"/>
      </w:r>
      <w:r w:rsidR="006E159B">
        <w:instrText xml:space="preserve"> ADDIN ZOTERO_ITEM CSL_CITATION {"citationID":"8MjNLwXx","properties":{"formattedCitation":"(Lin et\\uc0\\u160{}al. 2022)","plainCitation":"(Lin et al. 2022)","noteIndex":0},"citationItems":[{"id":367,"uris":["http://zotero.org/users/11290019/items/CNL2XCQT"],"itemData":{"id":367,"type":"article-journal","container-title":"ISPRS Journal of Photogrammetry and Remote Sensing","DOI":"10.1016/j.isprsjprs.2022.09.016","ISSN":"09242716","journalAbbreviation":"ISPRS Journal of Photogrammetry and Remote Sensing","language":"en","page":"1-20","source":"DOI.org (Crossref)","title":"Estimating 10-m land surface albedo from Sentinel-2 satellite observations using a direct estimation approach with Google Earth Engine","volume":"194","author":[{"family":"Lin","given":"Xingwen"},{"family":"Wu","given":"Shengbiao"},{"family":"Chen","given":"Bin"},{"family":"Lin","given":"Ziyu"},{"family":"Yan","given":"Zhengbing"},{"family":"Chen","given":"Xiuzhi"},{"family":"Yin","given":"Gaofei"},{"family":"You","given":"Dongqin"},{"family":"Wen","given":"Jianguang"},{"family":"Liu","given":"Qiang"},{"family":"Xiao","given":"Qing"},{"family":"Liu","given":"Qinhuo"},{"family":"Lafortezza","given":"Raffaele"}],"issued":{"date-parts":[["2022",12]]}}}],"schema":"https://github.com/citation-style-language/schema/raw/master/csl-citation.json"} </w:instrText>
      </w:r>
      <w:r w:rsidR="006E159B">
        <w:fldChar w:fldCharType="separate"/>
      </w:r>
      <w:r w:rsidR="006E159B" w:rsidRPr="006E159B">
        <w:rPr>
          <w:rFonts w:ascii="Calibri" w:hAnsi="Calibri" w:cs="Calibri"/>
          <w:kern w:val="0"/>
          <w:szCs w:val="24"/>
        </w:rPr>
        <w:t>(Lin et al. 2022)</w:t>
      </w:r>
      <w:r w:rsidR="006E159B">
        <w:fldChar w:fldCharType="end"/>
      </w:r>
      <w:r w:rsidR="006E159B">
        <w:t xml:space="preserve"> </w:t>
      </w:r>
      <w:r w:rsidRPr="00847657">
        <w:t>. La fórmula para calcular el albedo es la siguiente:</w:t>
      </w:r>
    </w:p>
    <w:p w14:paraId="60922C79" w14:textId="3E6715D9" w:rsidR="00847657" w:rsidRPr="00704970" w:rsidRDefault="00847657" w:rsidP="00847657">
      <w:pPr>
        <w:spacing w:line="276" w:lineRule="auto"/>
        <w:jc w:val="both"/>
      </w:pPr>
      <w:r w:rsidRPr="00704970">
        <w:t>Albedo = ((0.1836 * Blue) + (0.1759 * Green) + (0.1456 * Red) + (0.1347 * RedEdge1) + (0.1233 * RedEdge2) + (0.1134 * RedEdge3) + (0.1001 * NIR) +  (0.0231* SWIR1) + (0.0003 * SWIR2))</w:t>
      </w:r>
    </w:p>
    <w:p w14:paraId="62C0FE3D" w14:textId="6D0C0716" w:rsidR="00847657" w:rsidRPr="00847657" w:rsidRDefault="00847657" w:rsidP="00847657">
      <w:pPr>
        <w:spacing w:line="276" w:lineRule="auto"/>
        <w:jc w:val="both"/>
      </w:pPr>
      <w:r w:rsidRPr="00847657">
        <w:t>En el caso de Sentinel-2:</w:t>
      </w:r>
    </w:p>
    <w:p w14:paraId="20E653A9" w14:textId="640C1E4D" w:rsidR="00847657" w:rsidRPr="00704970" w:rsidRDefault="00847657" w:rsidP="00847657">
      <w:pPr>
        <w:spacing w:line="276" w:lineRule="auto"/>
        <w:jc w:val="both"/>
      </w:pPr>
      <w:r w:rsidRPr="00704970">
        <w:t xml:space="preserve">Albedo = ((0.1836 * </w:t>
      </w:r>
      <w:r w:rsidR="00CB235E" w:rsidRPr="00704970">
        <w:t>Banda 2</w:t>
      </w:r>
      <w:r w:rsidRPr="00704970">
        <w:t xml:space="preserve">) + (0.1759 * </w:t>
      </w:r>
      <w:r w:rsidR="00CB235E" w:rsidRPr="00704970">
        <w:t>Banda 3</w:t>
      </w:r>
      <w:r w:rsidRPr="00704970">
        <w:t xml:space="preserve">) + (0.1456 * </w:t>
      </w:r>
      <w:r w:rsidR="00CB235E" w:rsidRPr="00704970">
        <w:t>Banda 4</w:t>
      </w:r>
      <w:r w:rsidRPr="00704970">
        <w:t xml:space="preserve">) + (0.1347 * </w:t>
      </w:r>
      <w:r w:rsidR="002F799C" w:rsidRPr="00704970">
        <w:t>Banda 5</w:t>
      </w:r>
      <w:r w:rsidRPr="00704970">
        <w:t xml:space="preserve">) + (0.1233 * </w:t>
      </w:r>
      <w:r w:rsidR="002F799C" w:rsidRPr="00704970">
        <w:t>Banda 6</w:t>
      </w:r>
      <w:r w:rsidRPr="00704970">
        <w:t xml:space="preserve">) + (0.1134 * </w:t>
      </w:r>
      <w:r w:rsidR="002F799C" w:rsidRPr="00704970">
        <w:t>Banda 7</w:t>
      </w:r>
      <w:r w:rsidRPr="00704970">
        <w:t xml:space="preserve">) + (0.1001 * </w:t>
      </w:r>
      <w:r w:rsidR="002F799C" w:rsidRPr="00704970">
        <w:t>Banda 8</w:t>
      </w:r>
      <w:r w:rsidRPr="00704970">
        <w:t xml:space="preserve">) +  (0.0231* </w:t>
      </w:r>
      <w:r w:rsidR="002F799C" w:rsidRPr="00704970">
        <w:t>Banda 11</w:t>
      </w:r>
      <w:r w:rsidRPr="00704970">
        <w:t xml:space="preserve">) + (0.0003 * </w:t>
      </w:r>
      <w:r w:rsidR="002F799C" w:rsidRPr="00704970">
        <w:t>Banda 12</w:t>
      </w:r>
      <w:r w:rsidRPr="00704970">
        <w:t>))</w:t>
      </w:r>
    </w:p>
    <w:p w14:paraId="3F244AA5" w14:textId="6FE26B8A" w:rsidR="00847657" w:rsidRDefault="00847657" w:rsidP="00847657">
      <w:pPr>
        <w:spacing w:line="276" w:lineRule="auto"/>
        <w:jc w:val="both"/>
      </w:pPr>
      <w:r w:rsidRPr="00847657">
        <w:lastRenderedPageBreak/>
        <w:t xml:space="preserve">Los valores del albedo que puede tener una superficie varían entre 0 y 1, siendo 0 una superficie que absorbe todo el flujo </w:t>
      </w:r>
      <w:proofErr w:type="spellStart"/>
      <w:r w:rsidRPr="00847657">
        <w:t>radiativo</w:t>
      </w:r>
      <w:proofErr w:type="spellEnd"/>
      <w:r w:rsidRPr="00847657">
        <w:t xml:space="preserve"> y 1 una superficie que lo refleja todo.</w:t>
      </w:r>
    </w:p>
    <w:p w14:paraId="6606B3CC" w14:textId="11E66AF3" w:rsidR="00DF31A1" w:rsidRDefault="006E498B" w:rsidP="00847657">
      <w:pPr>
        <w:spacing w:line="276" w:lineRule="auto"/>
        <w:jc w:val="both"/>
        <w:rPr>
          <w:u w:val="single"/>
        </w:rPr>
      </w:pPr>
      <w:r>
        <w:rPr>
          <w:u w:val="single"/>
        </w:rPr>
        <w:t>Resolución espacial</w:t>
      </w:r>
    </w:p>
    <w:p w14:paraId="27BD320A" w14:textId="05322969" w:rsidR="006E498B" w:rsidRPr="006E498B" w:rsidRDefault="006E498B" w:rsidP="00847657">
      <w:pPr>
        <w:spacing w:line="276" w:lineRule="auto"/>
        <w:jc w:val="both"/>
      </w:pPr>
      <w:r>
        <w:rPr>
          <w:noProof/>
        </w:rPr>
        <mc:AlternateContent>
          <mc:Choice Requires="wpg">
            <w:drawing>
              <wp:anchor distT="0" distB="0" distL="114300" distR="114300" simplePos="0" relativeHeight="251691008" behindDoc="0" locked="0" layoutInCell="1" allowOverlap="1" wp14:anchorId="648428A9" wp14:editId="1300425E">
                <wp:simplePos x="0" y="0"/>
                <wp:positionH relativeFrom="margin">
                  <wp:align>center</wp:align>
                </wp:positionH>
                <wp:positionV relativeFrom="paragraph">
                  <wp:posOffset>1509395</wp:posOffset>
                </wp:positionV>
                <wp:extent cx="5257414" cy="2334260"/>
                <wp:effectExtent l="0" t="0" r="0" b="8890"/>
                <wp:wrapTopAndBottom/>
                <wp:docPr id="1948687405" name="Grupo 4"/>
                <wp:cNvGraphicFramePr/>
                <a:graphic xmlns:a="http://schemas.openxmlformats.org/drawingml/2006/main">
                  <a:graphicData uri="http://schemas.microsoft.com/office/word/2010/wordprocessingGroup">
                    <wpg:wgp>
                      <wpg:cNvGrpSpPr/>
                      <wpg:grpSpPr>
                        <a:xfrm>
                          <a:off x="0" y="0"/>
                          <a:ext cx="5257414" cy="2334260"/>
                          <a:chOff x="0" y="0"/>
                          <a:chExt cx="5257414" cy="2334260"/>
                        </a:xfrm>
                      </wpg:grpSpPr>
                      <pic:pic xmlns:pic="http://schemas.openxmlformats.org/drawingml/2006/picture">
                        <pic:nvPicPr>
                          <pic:cNvPr id="959578363" name="Imagen 1" descr="Imagen que contiene Mapa&#10;&#10;Descripción generada automáticamente"/>
                          <pic:cNvPicPr>
                            <a:picLocks noChangeAspect="1"/>
                          </pic:cNvPicPr>
                        </pic:nvPicPr>
                        <pic:blipFill rotWithShape="1">
                          <a:blip r:embed="rId12" cstate="print">
                            <a:extLst>
                              <a:ext uri="{28A0092B-C50C-407E-A947-70E740481C1C}">
                                <a14:useLocalDpi xmlns:a14="http://schemas.microsoft.com/office/drawing/2010/main" val="0"/>
                              </a:ext>
                            </a:extLst>
                          </a:blip>
                          <a:srcRect l="3006" t="19561" r="7374" b="23077"/>
                          <a:stretch/>
                        </pic:blipFill>
                        <pic:spPr bwMode="auto">
                          <a:xfrm>
                            <a:off x="0" y="0"/>
                            <a:ext cx="5160645" cy="2334260"/>
                          </a:xfrm>
                          <a:prstGeom prst="rect">
                            <a:avLst/>
                          </a:prstGeom>
                          <a:ln>
                            <a:noFill/>
                          </a:ln>
                          <a:extLst>
                            <a:ext uri="{53640926-AAD7-44D8-BBD7-CCE9431645EC}">
                              <a14:shadowObscured xmlns:a14="http://schemas.microsoft.com/office/drawing/2010/main"/>
                            </a:ext>
                          </a:extLst>
                        </pic:spPr>
                      </pic:pic>
                      <wpg:grpSp>
                        <wpg:cNvPr id="1896964586" name="Grupo 2"/>
                        <wpg:cNvGrpSpPr/>
                        <wpg:grpSpPr>
                          <a:xfrm>
                            <a:off x="4024746" y="1752600"/>
                            <a:ext cx="1232668" cy="450272"/>
                            <a:chOff x="0" y="-13854"/>
                            <a:chExt cx="1232668" cy="450272"/>
                          </a:xfrm>
                        </wpg:grpSpPr>
                        <wps:wsp>
                          <wps:cNvPr id="596353379"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3828709"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59003"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70370407"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anchor>
            </w:drawing>
          </mc:Choice>
          <mc:Fallback>
            <w:pict>
              <v:group w14:anchorId="648428A9" id="Grupo 4" o:spid="_x0000_s1027" style="position:absolute;left:0;text-align:left;margin-left:0;margin-top:118.85pt;width:413.95pt;height:183.8pt;z-index:251691008;mso-position-horizontal:center;mso-position-horizontal-relative:margin" coordsize="52574,233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8" type="#_x0000_t75" alt="Imagen que contiene Mapa&#10;&#10;Descripción generada automáticamente" style="position:absolute;width:51606;height:23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">
                  <v:imagedata r:id="rId13" o:title="Imagen que contiene Mapa&#10;&#10;Descripción generada automáticamente" croptop="12819f" cropbottom="15124f" cropleft="1970f" cropright="4833f"/>
                </v:shape>
                <v:group id="Grupo 2" o:spid="_x0000_s1029" style="position:absolute;left:40247;top:17526;width:1232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">
                  <v:shapetype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30"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" fillcolor="#bf8f00 [2407]" strokecolor="black [3213]" strokeweight=".25pt">
                    <v:stroke joinstyle="miter"/>
                  </v:shape>
                  <v:shape id="Diagrama de flujo: conector 1" o:spid="_x0000_s1031"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" fillcolor="yellow" strokecolor="#09101d [484]" strokeweight=".25pt">
                    <v:stroke joinstyle="miter"/>
                  </v:shape>
                  <v:shape id="_x0000_s1032"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" filled="f" stroked="f">
                    <v:textbox>
                      <w:txbxContent>
                        <w:p w14:paraId="6BB8C83D" w14:textId="77777777" w:rsidR="005C17D9" w:rsidRPr="00321E8C" w:rsidRDefault="005C17D9" w:rsidP="005C17D9">
                          <w:pPr>
                            <w:rPr>
                              <w:color w:val="FFFFFF" w:themeColor="background1"/>
                              <w:sz w:val="20"/>
                              <w:szCs w:val="20"/>
                            </w:rPr>
                          </w:pPr>
                          <w:r w:rsidRPr="00321E8C">
                            <w:rPr>
                              <w:color w:val="FFFFFF" w:themeColor="background1"/>
                              <w:sz w:val="20"/>
                              <w:szCs w:val="20"/>
                            </w:rPr>
                            <w:t>Bajo copa</w:t>
                          </w:r>
                        </w:p>
                      </w:txbxContent>
                    </v:textbox>
                  </v:shape>
                  <v:shape id="_x0000_s1033"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" filled="f" stroked="f">
                    <v:textbox>
                      <w:txbxContent>
                        <w:p w14:paraId="6F162D53"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r>
        <w:t>Todos los índices espectrales analizados se han podido obtener a una resolución de 10 metros ya que todos usan una banda con esa resolución, como se puede observar en la tabla x. En la figuras x y z se puede observar la distribución de los collares en las dos áreas de estudio junto a los píxeles de resolución 10x10 metros de SENTINEL-2. Para poder asociar los datos a un tratamiento u otro, a cada píxel se le ha asignado el tratamiento bajo copa o suelo desnudo según la cobertura vegetal que estos presentan. Los tratamientos asignados al collar y al píxel en el que este cae se pueden observar en la tabla x del anexo.</w:t>
      </w:r>
    </w:p>
    <w:p w14:paraId="76ECF97E" w14:textId="4FB6210B" w:rsidR="002F799C" w:rsidRPr="00847657" w:rsidRDefault="006E498B" w:rsidP="00847657">
      <w:pPr>
        <w:spacing w:line="276" w:lineRule="auto"/>
        <w:jc w:val="both"/>
      </w:pPr>
      <w:r>
        <w:rPr>
          <w:noProof/>
          <w:u w:val="single"/>
        </w:rPr>
        <mc:AlternateContent>
          <mc:Choice Requires="wpg">
            <w:drawing>
              <wp:anchor distT="0" distB="0" distL="114300" distR="114300" simplePos="0" relativeHeight="251687936" behindDoc="0" locked="0" layoutInCell="1" allowOverlap="1" wp14:anchorId="561C971D" wp14:editId="46E4DCF5">
                <wp:simplePos x="0" y="0"/>
                <wp:positionH relativeFrom="margin">
                  <wp:align>center</wp:align>
                </wp:positionH>
                <wp:positionV relativeFrom="paragraph">
                  <wp:posOffset>2720340</wp:posOffset>
                </wp:positionV>
                <wp:extent cx="5257165" cy="2465705"/>
                <wp:effectExtent l="0" t="0" r="0" b="0"/>
                <wp:wrapTopAndBottom/>
                <wp:docPr id="1434449461" name="Grupo 3"/>
                <wp:cNvGraphicFramePr/>
                <a:graphic xmlns:a="http://schemas.openxmlformats.org/drawingml/2006/main">
                  <a:graphicData uri="http://schemas.microsoft.com/office/word/2010/wordprocessingGroup">
                    <wpg:wgp>
                      <wpg:cNvGrpSpPr/>
                      <wpg:grpSpPr>
                        <a:xfrm>
                          <a:off x="0" y="0"/>
                          <a:ext cx="5257165" cy="2465705"/>
                          <a:chOff x="0" y="0"/>
                          <a:chExt cx="5257413" cy="2465705"/>
                        </a:xfrm>
                      </wpg:grpSpPr>
                      <pic:pic xmlns:pic="http://schemas.openxmlformats.org/drawingml/2006/picture">
                        <pic:nvPicPr>
                          <pic:cNvPr id="992896344" name="Imagen 1"/>
                          <pic:cNvPicPr>
                            <a:picLocks noChangeAspect="1"/>
                          </pic:cNvPicPr>
                        </pic:nvPicPr>
                        <pic:blipFill rotWithShape="1">
                          <a:blip r:embed="rId14" cstate="print">
                            <a:extLst>
                              <a:ext uri="{28A0092B-C50C-407E-A947-70E740481C1C}">
                                <a14:useLocalDpi xmlns:a14="http://schemas.microsoft.com/office/drawing/2010/main" val="0"/>
                              </a:ext>
                            </a:extLst>
                          </a:blip>
                          <a:srcRect l="3869" t="20348" r="6489" b="19127"/>
                          <a:stretch/>
                        </pic:blipFill>
                        <pic:spPr bwMode="auto">
                          <a:xfrm>
                            <a:off x="0" y="0"/>
                            <a:ext cx="5160644" cy="2465705"/>
                          </a:xfrm>
                          <a:prstGeom prst="rect">
                            <a:avLst/>
                          </a:prstGeom>
                          <a:ln>
                            <a:noFill/>
                          </a:ln>
                          <a:extLst>
                            <a:ext uri="{53640926-AAD7-44D8-BBD7-CCE9431645EC}">
                              <a14:shadowObscured xmlns:a14="http://schemas.microsoft.com/office/drawing/2010/main"/>
                            </a:ext>
                          </a:extLst>
                        </pic:spPr>
                      </pic:pic>
                      <wpg:grpSp>
                        <wpg:cNvPr id="1277032213" name="Grupo 2"/>
                        <wpg:cNvGrpSpPr/>
                        <wpg:grpSpPr>
                          <a:xfrm>
                            <a:off x="4024745" y="1856510"/>
                            <a:ext cx="1232668" cy="457199"/>
                            <a:chOff x="0" y="-13854"/>
                            <a:chExt cx="1232668" cy="457199"/>
                          </a:xfrm>
                        </wpg:grpSpPr>
                        <wps:wsp>
                          <wps:cNvPr id="190788857"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802829"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984485"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725697878"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anchor>
            </w:drawing>
          </mc:Choice>
          <mc:Fallback>
            <w:pict>
              <v:group w14:anchorId="561C971D" id="Grupo 3" o:spid="_x0000_s1034" style="position:absolute;left:0;text-align:left;margin-left:0;margin-top:214.2pt;width:413.95pt;height:194.15pt;z-index:251687936;mso-position-horizontal:center;mso-position-horizontal-relative:margin" coordsize="52574,24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">
                <v:shape id="Imagen 1" o:spid="_x0000_s1035" type="#_x0000_t75" style="position:absolute;width:51606;height:2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">
                  <v:imagedata r:id="rId15" o:title="" croptop="13335f" cropbottom="12535f" cropleft="2536f" cropright="4253f"/>
                </v:shape>
                <v:group id="Grupo 2" o:spid="_x0000_s1036" style="position:absolute;left:40247;top:18565;width:12327;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">
                  <v:shape id="Diagrama de flujo: conector 1" o:spid="_x0000_s1037"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" fillcolor="#2f5496 [2404]" strokecolor="black [3213]" strokeweight=".25pt">
                    <v:stroke joinstyle="miter"/>
                  </v:shape>
                  <v:shape id="Diagrama de flujo: conector 1" o:spid="_x0000_s1038"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" fillcolor="#00b0f0" strokecolor="#09101d [484]" strokeweight=".25pt">
                    <v:stroke joinstyle="miter"/>
                  </v:shape>
                  <v:shape id="_x0000_s1039"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" filled="f" stroked="f">
                    <v:textbox>
                      <w:txbxContent>
                        <w:p w14:paraId="680A1F4B" w14:textId="523BA216" w:rsidR="005C17D9" w:rsidRPr="00321E8C" w:rsidRDefault="005C17D9">
                          <w:pPr>
                            <w:rPr>
                              <w:color w:val="FFFFFF" w:themeColor="background1"/>
                              <w:sz w:val="20"/>
                              <w:szCs w:val="20"/>
                            </w:rPr>
                          </w:pPr>
                          <w:r w:rsidRPr="00321E8C">
                            <w:rPr>
                              <w:color w:val="FFFFFF" w:themeColor="background1"/>
                              <w:sz w:val="20"/>
                              <w:szCs w:val="20"/>
                            </w:rPr>
                            <w:t>Bajo copa</w:t>
                          </w:r>
                        </w:p>
                      </w:txbxContent>
                    </v:textbox>
                  </v:shape>
                  <v:shape id="_x0000_s1040"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" filled="f" stroked="f">
                    <v:textbox>
                      <w:txbxContent>
                        <w:p w14:paraId="55F0DE8C" w14:textId="77777777" w:rsidR="005C17D9" w:rsidRPr="00321E8C" w:rsidRDefault="005C17D9" w:rsidP="005C17D9">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p>
    <w:p w14:paraId="6E506405" w14:textId="3D10230A" w:rsidR="00847657" w:rsidRPr="00847657" w:rsidRDefault="00847657" w:rsidP="00847657">
      <w:pPr>
        <w:spacing w:line="276" w:lineRule="auto"/>
        <w:jc w:val="both"/>
        <w:rPr>
          <w:u w:val="single"/>
        </w:rPr>
      </w:pPr>
    </w:p>
    <w:p w14:paraId="3B5F5B23" w14:textId="77777777" w:rsidR="006E159B" w:rsidRDefault="006E159B" w:rsidP="006E498B">
      <w:pPr>
        <w:rPr>
          <w:u w:val="single"/>
        </w:rPr>
      </w:pPr>
    </w:p>
    <w:p w14:paraId="1D1A09FB" w14:textId="2B38C160" w:rsidR="00847657" w:rsidRPr="00847657" w:rsidRDefault="00847657" w:rsidP="006E498B">
      <w:pPr>
        <w:rPr>
          <w:u w:val="single"/>
        </w:rPr>
      </w:pPr>
      <w:r w:rsidRPr="00847657">
        <w:rPr>
          <w:u w:val="single"/>
        </w:rPr>
        <w:t>3.3.2 LANDSAT-9</w:t>
      </w:r>
    </w:p>
    <w:p w14:paraId="0AFDA6E5" w14:textId="396AAA99" w:rsidR="00847657" w:rsidRPr="00847657" w:rsidRDefault="00847657" w:rsidP="00847657">
      <w:pPr>
        <w:spacing w:line="276" w:lineRule="auto"/>
        <w:jc w:val="both"/>
      </w:pPr>
      <w:r w:rsidRPr="00847657">
        <w:t xml:space="preserve">Landsat 9 es fruto de la colaboración entre el Servicio Geológico de Estados Unidos (USGS) y la Administración Nacional de la Aeronáutica y del Espacio (NASA), y continúa la función esencial del programa Landsat de repetir observaciones mundiales para vigilar, comprender y gestionar los recursos </w:t>
      </w:r>
      <w:r w:rsidRPr="00847657">
        <w:lastRenderedPageBreak/>
        <w:t xml:space="preserve">naturales de la Tierra. El satélite lleva consigo dos instrumentos científicos, el </w:t>
      </w:r>
      <w:proofErr w:type="spellStart"/>
      <w:r w:rsidRPr="00847657">
        <w:t>Operational</w:t>
      </w:r>
      <w:proofErr w:type="spellEnd"/>
      <w:r w:rsidRPr="00847657">
        <w:t xml:space="preserve"> </w:t>
      </w:r>
      <w:proofErr w:type="spellStart"/>
      <w:r w:rsidRPr="00847657">
        <w:t>Land</w:t>
      </w:r>
      <w:proofErr w:type="spellEnd"/>
      <w:r w:rsidRPr="00847657">
        <w:t xml:space="preserve"> </w:t>
      </w:r>
      <w:proofErr w:type="spellStart"/>
      <w:r w:rsidRPr="00847657">
        <w:t>Imager</w:t>
      </w:r>
      <w:proofErr w:type="spellEnd"/>
      <w:r w:rsidRPr="00847657">
        <w:t xml:space="preserve"> 2 (OLI-2) y el </w:t>
      </w:r>
      <w:proofErr w:type="spellStart"/>
      <w:r w:rsidRPr="00847657">
        <w:t>Thermal</w:t>
      </w:r>
      <w:proofErr w:type="spellEnd"/>
      <w:r w:rsidRPr="00847657">
        <w:t xml:space="preserve"> </w:t>
      </w:r>
      <w:proofErr w:type="spellStart"/>
      <w:r w:rsidRPr="00847657">
        <w:t>Infrared</w:t>
      </w:r>
      <w:proofErr w:type="spellEnd"/>
      <w:r w:rsidRPr="00847657">
        <w:t xml:space="preserve"> Sensor 2 (TIRS-2).</w:t>
      </w:r>
    </w:p>
    <w:p w14:paraId="3FF86852" w14:textId="77777777" w:rsidR="00847657" w:rsidRPr="00847657" w:rsidRDefault="00847657" w:rsidP="00847657">
      <w:pPr>
        <w:spacing w:line="276" w:lineRule="auto"/>
        <w:jc w:val="both"/>
      </w:pPr>
      <w:r w:rsidRPr="00847657">
        <w:t>En nuestro caso, solo hemos obtenido datos del segundo instrumento, el TIRS-2. Este El sensor TIRS-2 recoge datos de imágenes de dos bandas térmicas con una resolución espacial de 100 m en una anchura de barrido de 185 km. El TIRS-2 es un sensor “</w:t>
      </w:r>
      <w:proofErr w:type="spellStart"/>
      <w:r w:rsidRPr="00847657">
        <w:t>push-broom</w:t>
      </w:r>
      <w:proofErr w:type="spellEnd"/>
      <w:r w:rsidRPr="00847657">
        <w:t>” que emplea un plano focal con largas matrices de detectores fotosensibles. Concretamente utiliza fotodetectores infrarrojos de pozo cuántico (</w:t>
      </w:r>
      <w:proofErr w:type="spellStart"/>
      <w:r w:rsidRPr="00847657">
        <w:t>QWIPs</w:t>
      </w:r>
      <w:proofErr w:type="spellEnd"/>
      <w:r w:rsidRPr="00847657">
        <w:t xml:space="preserve">) que mide la energía infrarroja térmica de onda larga emitida por la superficie terrestre, cuya intensidad es función de la propia temperatura de la superficie. Los </w:t>
      </w:r>
      <w:proofErr w:type="spellStart"/>
      <w:r w:rsidRPr="00847657">
        <w:t>QWIPs</w:t>
      </w:r>
      <w:proofErr w:type="spellEnd"/>
      <w:r w:rsidRPr="00847657">
        <w:t xml:space="preserve"> son sensibles a dos bandas de longitud de onda del infrarrojo térmico, lo que permite separar la temperatura de la superficie terrestre de la de la atmósfera. El diseño de los </w:t>
      </w:r>
      <w:proofErr w:type="spellStart"/>
      <w:r w:rsidRPr="00847657">
        <w:t>QWIPs</w:t>
      </w:r>
      <w:proofErr w:type="spellEnd"/>
      <w:r w:rsidRPr="00847657">
        <w:t xml:space="preserve"> funciona según los complejos principios de la mecánica cuántica. Los chips semiconductores de arseniuro de galio atrapan electrones en un "pozo" de energía hasta que son elevados a un estado superior por una luz infrarroja térmica de cierta longitud de onda. Los electrones elevados crean una señal eléctrica que puede leerse, grabarse, traducirse a unidades físicas y utilizarse para crear una imagen digital.</w:t>
      </w:r>
    </w:p>
    <w:p w14:paraId="7221FDCA" w14:textId="28E6F2B7" w:rsidR="00F87F29" w:rsidRPr="006E498B" w:rsidRDefault="00847657" w:rsidP="00847657">
      <w:pPr>
        <w:spacing w:line="276" w:lineRule="auto"/>
        <w:jc w:val="both"/>
      </w:pPr>
      <w:r w:rsidRPr="00847657">
        <w:t>Mediante L</w:t>
      </w:r>
      <w:r w:rsidR="00EC6FE2">
        <w:t xml:space="preserve">andsat </w:t>
      </w:r>
      <w:r w:rsidRPr="00847657">
        <w:t xml:space="preserve">9 hemos obtenido 1 índice derivado1 de medidas multiespectrales realizadas por el satélite: </w:t>
      </w:r>
      <w:proofErr w:type="spellStart"/>
      <w:r w:rsidRPr="00847657">
        <w:t>Thermal</w:t>
      </w:r>
      <w:proofErr w:type="spellEnd"/>
      <w:r w:rsidRPr="00847657">
        <w:t>.</w:t>
      </w:r>
    </w:p>
    <w:p w14:paraId="66E83E89" w14:textId="467319FC" w:rsidR="00847657" w:rsidRPr="00847657" w:rsidRDefault="004C1C8C" w:rsidP="00847657">
      <w:pPr>
        <w:spacing w:line="276" w:lineRule="auto"/>
        <w:jc w:val="both"/>
        <w:rPr>
          <w:u w:val="single"/>
        </w:rPr>
      </w:pPr>
      <w:r>
        <w:rPr>
          <w:noProof/>
        </w:rPr>
        <w:drawing>
          <wp:anchor distT="0" distB="0" distL="114300" distR="114300" simplePos="0" relativeHeight="251661312" behindDoc="0" locked="0" layoutInCell="1" allowOverlap="1" wp14:anchorId="5981710E" wp14:editId="2F6C4389">
            <wp:simplePos x="0" y="0"/>
            <wp:positionH relativeFrom="margin">
              <wp:align>right</wp:align>
            </wp:positionH>
            <wp:positionV relativeFrom="paragraph">
              <wp:posOffset>68613</wp:posOffset>
            </wp:positionV>
            <wp:extent cx="1847215" cy="2190750"/>
            <wp:effectExtent l="0" t="0" r="635" b="0"/>
            <wp:wrapSquare wrapText="bothSides"/>
            <wp:docPr id="198591036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47215" cy="2190750"/>
                    </a:xfrm>
                    <a:prstGeom prst="rect">
                      <a:avLst/>
                    </a:prstGeom>
                    <a:noFill/>
                  </pic:spPr>
                </pic:pic>
              </a:graphicData>
            </a:graphic>
            <wp14:sizeRelH relativeFrom="margin">
              <wp14:pctWidth>0</wp14:pctWidth>
            </wp14:sizeRelH>
            <wp14:sizeRelV relativeFrom="margin">
              <wp14:pctHeight>0</wp14:pctHeight>
            </wp14:sizeRelV>
          </wp:anchor>
        </w:drawing>
      </w:r>
      <w:proofErr w:type="spellStart"/>
      <w:r w:rsidR="00847657" w:rsidRPr="00847657">
        <w:rPr>
          <w:u w:val="single"/>
        </w:rPr>
        <w:t>Thermal</w:t>
      </w:r>
      <w:proofErr w:type="spellEnd"/>
    </w:p>
    <w:p w14:paraId="3952DDC5" w14:textId="78EBFED9" w:rsidR="00AE1773" w:rsidRDefault="00847657" w:rsidP="00255A32">
      <w:pPr>
        <w:spacing w:line="276" w:lineRule="auto"/>
        <w:jc w:val="both"/>
      </w:pPr>
      <w:r w:rsidRPr="00847657">
        <w:t>Este índice es básicamente la temperatura de la superficie terrestre que registra el TIRS-2 mediante la metodología previamente explicada. Se obtiene directamente con la banda 10 del satélite.</w:t>
      </w:r>
    </w:p>
    <w:p w14:paraId="0E74DCCD" w14:textId="703C47C1" w:rsidR="00AE1773" w:rsidRDefault="00683C22" w:rsidP="00255A32">
      <w:pPr>
        <w:jc w:val="both"/>
      </w:pPr>
      <w:r>
        <w:rPr>
          <w:noProof/>
        </w:rPr>
        <mc:AlternateContent>
          <mc:Choice Requires="wpg">
            <w:drawing>
              <wp:anchor distT="0" distB="0" distL="114300" distR="114300" simplePos="0" relativeHeight="251694080" behindDoc="0" locked="0" layoutInCell="1" allowOverlap="1" wp14:anchorId="53999B4B" wp14:editId="0BFEDADB">
                <wp:simplePos x="0" y="0"/>
                <wp:positionH relativeFrom="column">
                  <wp:posOffset>128270</wp:posOffset>
                </wp:positionH>
                <wp:positionV relativeFrom="paragraph">
                  <wp:posOffset>1508125</wp:posOffset>
                </wp:positionV>
                <wp:extent cx="5664200" cy="2513965"/>
                <wp:effectExtent l="0" t="0" r="0" b="635"/>
                <wp:wrapNone/>
                <wp:docPr id="1508465768" name="Grupo 5"/>
                <wp:cNvGraphicFramePr/>
                <a:graphic xmlns:a="http://schemas.openxmlformats.org/drawingml/2006/main">
                  <a:graphicData uri="http://schemas.microsoft.com/office/word/2010/wordprocessingGroup">
                    <wpg:wgp>
                      <wpg:cNvGrpSpPr/>
                      <wpg:grpSpPr>
                        <a:xfrm>
                          <a:off x="0" y="0"/>
                          <a:ext cx="5664200" cy="2513965"/>
                          <a:chOff x="0" y="0"/>
                          <a:chExt cx="5664200" cy="2513965"/>
                        </a:xfrm>
                      </wpg:grpSpPr>
                      <pic:pic xmlns:pic="http://schemas.openxmlformats.org/drawingml/2006/picture">
                        <pic:nvPicPr>
                          <pic:cNvPr id="797288379" name="Imagen 1" descr="Imagen que contiene pasto, parado, competencia de atletismo, campo&#10;&#10;Descripción generada automáticamente"/>
                          <pic:cNvPicPr>
                            <a:picLocks noChangeAspect="1"/>
                          </pic:cNvPicPr>
                        </pic:nvPicPr>
                        <pic:blipFill rotWithShape="1">
                          <a:blip r:embed="rId17" cstate="print">
                            <a:extLst>
                              <a:ext uri="{28A0092B-C50C-407E-A947-70E740481C1C}">
                                <a14:useLocalDpi xmlns:a14="http://schemas.microsoft.com/office/drawing/2010/main" val="0"/>
                              </a:ext>
                            </a:extLst>
                          </a:blip>
                          <a:srcRect l="1114" t="16499" r="3305" b="21737"/>
                          <a:stretch/>
                        </pic:blipFill>
                        <pic:spPr bwMode="auto">
                          <a:xfrm>
                            <a:off x="0" y="0"/>
                            <a:ext cx="5501640" cy="2513965"/>
                          </a:xfrm>
                          <a:prstGeom prst="rect">
                            <a:avLst/>
                          </a:prstGeom>
                          <a:ln>
                            <a:noFill/>
                          </a:ln>
                          <a:extLst>
                            <a:ext uri="{53640926-AAD7-44D8-BBD7-CCE9431645EC}">
                              <a14:shadowObscured xmlns:a14="http://schemas.microsoft.com/office/drawing/2010/main"/>
                            </a:ext>
                          </a:extLst>
                        </pic:spPr>
                      </pic:pic>
                      <wpg:grpSp>
                        <wpg:cNvPr id="1141832473" name="Grupo 2"/>
                        <wpg:cNvGrpSpPr/>
                        <wpg:grpSpPr>
                          <a:xfrm>
                            <a:off x="4400550" y="1930400"/>
                            <a:ext cx="1263650" cy="450272"/>
                            <a:chOff x="0" y="-13854"/>
                            <a:chExt cx="1232668" cy="450272"/>
                          </a:xfrm>
                        </wpg:grpSpPr>
                        <wps:wsp>
                          <wps:cNvPr id="33360361" name="Diagrama de flujo: conector 1"/>
                          <wps:cNvSpPr/>
                          <wps:spPr>
                            <a:xfrm>
                              <a:off x="0" y="84221"/>
                              <a:ext cx="91440" cy="83820"/>
                            </a:xfrm>
                            <a:prstGeom prst="flowChartConnector">
                              <a:avLst/>
                            </a:prstGeom>
                            <a:solidFill>
                              <a:schemeClr val="accent4">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1208068" name="Diagrama de flujo: conector 1"/>
                          <wps:cNvSpPr/>
                          <wps:spPr>
                            <a:xfrm>
                              <a:off x="0" y="279643"/>
                              <a:ext cx="91440" cy="83820"/>
                            </a:xfrm>
                            <a:prstGeom prst="flowChartConnector">
                              <a:avLst/>
                            </a:prstGeom>
                            <a:solidFill>
                              <a:srgbClr val="FFFF0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77356"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045178242" name="Cuadro de texto 2"/>
                          <wps:cNvSpPr txBox="1">
                            <a:spLocks noChangeArrowheads="1"/>
                          </wps:cNvSpPr>
                          <wps:spPr bwMode="auto">
                            <a:xfrm>
                              <a:off x="100252" y="188246"/>
                              <a:ext cx="1128395" cy="248172"/>
                            </a:xfrm>
                            <a:prstGeom prst="rect">
                              <a:avLst/>
                            </a:prstGeom>
                            <a:noFill/>
                            <a:ln w="9525">
                              <a:noFill/>
                              <a:miter lim="800000"/>
                              <a:headEnd/>
                              <a:tailEnd/>
                            </a:ln>
                          </wps:spPr>
                          <wps:txb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anchor>
            </w:drawing>
          </mc:Choice>
          <mc:Fallback>
            <w:pict>
              <v:group w14:anchorId="53999B4B" id="Grupo 5" o:spid="_x0000_s1041" style="position:absolute;left:0;text-align:left;margin-left:10.1pt;margin-top:118.75pt;width:446pt;height:197.95pt;z-index:251694080" coordsize="56642,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&#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">
                <v:shape id="Imagen 1" o:spid="_x0000_s1042" type="#_x0000_t75" alt="Imagen que contiene pasto, parado, competencia de atletismo, campo&#10;&#10;Descripción generada automáticamente" style="position:absolute;width:55016;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">
                  <v:imagedata r:id="rId18" o:title="Imagen que contiene pasto, parado, competencia de atletismo, campo&#10;&#10;Descripción generada automáticamente" croptop="10813f" cropbottom="14246f" cropleft="730f" cropright="2166f"/>
                </v:shape>
                <v:group id="Grupo 2" o:spid="_x0000_s1043" style="position:absolute;left:44005;top:19304;width:12637;height:4502" coordorigin=",-138" coordsize="12326,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">
                  <v:shape id="Diagrama de flujo: conector 1" o:spid="_x0000_s1044"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" fillcolor="#bf8f00 [2407]" strokecolor="black [3213]" strokeweight=".25pt">
                    <v:stroke joinstyle="miter"/>
                  </v:shape>
                  <v:shape id="Diagrama de flujo: conector 1" o:spid="_x0000_s1045"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" fillcolor="yellow" strokecolor="#09101d [484]" strokeweight=".25pt">
                    <v:stroke joinstyle="miter"/>
                  </v:shape>
                  <v:shape id="_x0000_s1046"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" filled="f" stroked="f">
                    <v:textbox>
                      <w:txbxContent>
                        <w:p w14:paraId="057BB7AA"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47" type="#_x0000_t202" style="position:absolute;left:1002;top:1882;width:1128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" filled="f" stroked="f">
                    <v:textbox>
                      <w:txbxContent>
                        <w:p w14:paraId="76419BCB"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v:group>
            </w:pict>
          </mc:Fallback>
        </mc:AlternateContent>
      </w:r>
      <w:r w:rsidR="004C1C8C">
        <w:t xml:space="preserve">Este índice de Landsat 9 se ha podido obtener con una resolución espacial de  30 metros. En las figuras x y z se puede observar la distribución de los collares en las dos áreas de estudio junto a los píxeles de resolución </w:t>
      </w:r>
      <w:r w:rsidR="00255A32">
        <w:t>3</w:t>
      </w:r>
      <w:r w:rsidR="004C1C8C">
        <w:t>0x</w:t>
      </w:r>
      <w:r w:rsidR="00255A32">
        <w:t>3</w:t>
      </w:r>
      <w:r w:rsidR="004C1C8C">
        <w:t xml:space="preserve">0 metros de </w:t>
      </w:r>
      <w:r w:rsidR="00255A32">
        <w:t>Landsat 9</w:t>
      </w:r>
      <w:r w:rsidR="004C1C8C">
        <w:t xml:space="preserve">. </w:t>
      </w:r>
      <w:r w:rsidR="00255A32">
        <w:t>En este caso no nos interesa hacer una distinción de tratamientos porque las diferencias de temperatura que pueden haber entre estos píxeles es mínima.</w:t>
      </w:r>
      <w:r w:rsidR="00AE1773">
        <w:br w:type="page"/>
      </w:r>
    </w:p>
    <w:p w14:paraId="0BE342CF" w14:textId="6F005ADF" w:rsidR="00255A32" w:rsidRDefault="00683C22">
      <w:pPr>
        <w:rPr>
          <w:b/>
          <w:bCs/>
          <w:u w:val="single"/>
        </w:rPr>
      </w:pPr>
      <w:r>
        <w:rPr>
          <w:b/>
          <w:bCs/>
          <w:noProof/>
          <w:u w:val="single"/>
        </w:rPr>
        <w:lastRenderedPageBreak/>
        <mc:AlternateContent>
          <mc:Choice Requires="wpg">
            <w:drawing>
              <wp:anchor distT="0" distB="0" distL="114300" distR="114300" simplePos="0" relativeHeight="251697152" behindDoc="0" locked="0" layoutInCell="1" allowOverlap="1" wp14:anchorId="7BAB2095" wp14:editId="621BD7F4">
                <wp:simplePos x="0" y="0"/>
                <wp:positionH relativeFrom="margin">
                  <wp:align>center</wp:align>
                </wp:positionH>
                <wp:positionV relativeFrom="paragraph">
                  <wp:posOffset>0</wp:posOffset>
                </wp:positionV>
                <wp:extent cx="5341060" cy="2783840"/>
                <wp:effectExtent l="0" t="0" r="0" b="0"/>
                <wp:wrapTopAndBottom/>
                <wp:docPr id="919243510" name="Grupo 6"/>
                <wp:cNvGraphicFramePr/>
                <a:graphic xmlns:a="http://schemas.openxmlformats.org/drawingml/2006/main">
                  <a:graphicData uri="http://schemas.microsoft.com/office/word/2010/wordprocessingGroup">
                    <wpg:wgp>
                      <wpg:cNvGrpSpPr/>
                      <wpg:grpSpPr>
                        <a:xfrm>
                          <a:off x="0" y="0"/>
                          <a:ext cx="5341060" cy="2783840"/>
                          <a:chOff x="0" y="0"/>
                          <a:chExt cx="5341060" cy="2783840"/>
                        </a:xfrm>
                      </wpg:grpSpPr>
                      <pic:pic xmlns:pic="http://schemas.openxmlformats.org/drawingml/2006/picture">
                        <pic:nvPicPr>
                          <pic:cNvPr id="1001113724" name="Imagen 1"/>
                          <pic:cNvPicPr>
                            <a:picLocks noChangeAspect="1"/>
                          </pic:cNvPicPr>
                        </pic:nvPicPr>
                        <pic:blipFill rotWithShape="1">
                          <a:blip r:embed="rId19" cstate="print">
                            <a:extLst>
                              <a:ext uri="{28A0092B-C50C-407E-A947-70E740481C1C}">
                                <a14:useLocalDpi xmlns:a14="http://schemas.microsoft.com/office/drawing/2010/main" val="0"/>
                              </a:ext>
                            </a:extLst>
                          </a:blip>
                          <a:srcRect l="3203" t="13096" r="6673" b="18530"/>
                          <a:stretch/>
                        </pic:blipFill>
                        <pic:spPr bwMode="auto">
                          <a:xfrm>
                            <a:off x="0" y="0"/>
                            <a:ext cx="5189220" cy="2783840"/>
                          </a:xfrm>
                          <a:prstGeom prst="rect">
                            <a:avLst/>
                          </a:prstGeom>
                          <a:ln>
                            <a:noFill/>
                          </a:ln>
                          <a:extLst>
                            <a:ext uri="{53640926-AAD7-44D8-BBD7-CCE9431645EC}">
                              <a14:shadowObscured xmlns:a14="http://schemas.microsoft.com/office/drawing/2010/main"/>
                            </a:ext>
                          </a:extLst>
                        </pic:spPr>
                      </pic:pic>
                      <wpg:grpSp>
                        <wpg:cNvPr id="633088619" name="Grupo 2"/>
                        <wpg:cNvGrpSpPr/>
                        <wpg:grpSpPr>
                          <a:xfrm>
                            <a:off x="4108450" y="2203450"/>
                            <a:ext cx="1232610" cy="457199"/>
                            <a:chOff x="0" y="-13854"/>
                            <a:chExt cx="1232668" cy="457199"/>
                          </a:xfrm>
                        </wpg:grpSpPr>
                        <wps:wsp>
                          <wps:cNvPr id="1973768961" name="Diagrama de flujo: conector 1"/>
                          <wps:cNvSpPr/>
                          <wps:spPr>
                            <a:xfrm>
                              <a:off x="0" y="84221"/>
                              <a:ext cx="91440" cy="83820"/>
                            </a:xfrm>
                            <a:prstGeom prst="flowChartConnector">
                              <a:avLst/>
                            </a:prstGeom>
                            <a:solidFill>
                              <a:schemeClr val="accent1">
                                <a:lumMod val="75000"/>
                              </a:schemeClr>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9043412" name="Diagrama de flujo: conector 1"/>
                          <wps:cNvSpPr/>
                          <wps:spPr>
                            <a:xfrm>
                              <a:off x="0" y="279643"/>
                              <a:ext cx="91440" cy="83820"/>
                            </a:xfrm>
                            <a:prstGeom prst="flowChartConnector">
                              <a:avLst/>
                            </a:prstGeom>
                            <a:solidFill>
                              <a:srgbClr val="00B0F0"/>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8029" name="Cuadro de texto 2"/>
                          <wps:cNvSpPr txBox="1">
                            <a:spLocks noChangeArrowheads="1"/>
                          </wps:cNvSpPr>
                          <wps:spPr bwMode="auto">
                            <a:xfrm>
                              <a:off x="104273" y="-13854"/>
                              <a:ext cx="1128395" cy="251460"/>
                            </a:xfrm>
                            <a:prstGeom prst="rect">
                              <a:avLst/>
                            </a:prstGeom>
                            <a:noFill/>
                            <a:ln w="9525">
                              <a:noFill/>
                              <a:miter lim="800000"/>
                              <a:headEnd/>
                              <a:tailEnd/>
                            </a:ln>
                          </wps:spPr>
                          <wps:txb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wps:txbx>
                          <wps:bodyPr rot="0" vert="horz" wrap="square" lIns="91440" tIns="45720" rIns="91440" bIns="45720" anchor="t" anchorCtr="0">
                            <a:noAutofit/>
                          </wps:bodyPr>
                        </wps:wsp>
                        <wps:wsp>
                          <wps:cNvPr id="1669937837" name="Cuadro de texto 2"/>
                          <wps:cNvSpPr txBox="1">
                            <a:spLocks noChangeArrowheads="1"/>
                          </wps:cNvSpPr>
                          <wps:spPr bwMode="auto">
                            <a:xfrm>
                              <a:off x="100263" y="188495"/>
                              <a:ext cx="1128395" cy="254850"/>
                            </a:xfrm>
                            <a:prstGeom prst="rect">
                              <a:avLst/>
                            </a:prstGeom>
                            <a:noFill/>
                            <a:ln w="9525">
                              <a:noFill/>
                              <a:miter lim="800000"/>
                              <a:headEnd/>
                              <a:tailEnd/>
                            </a:ln>
                          </wps:spPr>
                          <wps:txb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wps:txbx>
                          <wps:bodyPr rot="0" vert="horz" wrap="square" lIns="91440" tIns="45720" rIns="91440" bIns="45720" anchor="t" anchorCtr="0">
                            <a:noAutofit/>
                          </wps:bodyPr>
                        </wps:wsp>
                      </wpg:grpSp>
                    </wpg:wgp>
                  </a:graphicData>
                </a:graphic>
              </wp:anchor>
            </w:drawing>
          </mc:Choice>
          <mc:Fallback>
            <w:pict>
              <v:group w14:anchorId="7BAB2095" id="Grupo 6" o:spid="_x0000_s1048" style="position:absolute;margin-left:0;margin-top:0;width:420.55pt;height:219.2pt;z-index:251697152;mso-position-horizontal:center;mso-position-horizontal-relative:margin" coordsize="53410,278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">
                <v:shape id="Imagen 1" o:spid="_x0000_s1049" type="#_x0000_t75" style="position:absolute;width:51892;height:27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">
                  <v:imagedata r:id="rId20" o:title="" croptop="8583f" cropbottom="12144f" cropleft="2099f" cropright="4373f"/>
                </v:shape>
                <v:group id="Grupo 2" o:spid="_x0000_s1050" style="position:absolute;left:41084;top:22034;width:12326;height:4572" coordorigin=",-138" coordsize="1232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">
                  <v:shape id="Diagrama de flujo: conector 1" o:spid="_x0000_s1051" type="#_x0000_t120" style="position:absolute;top:842;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" fillcolor="#2f5496 [2404]" strokecolor="black [3213]" strokeweight=".25pt">
                    <v:stroke joinstyle="miter"/>
                  </v:shape>
                  <v:shape id="Diagrama de flujo: conector 1" o:spid="_x0000_s1052" type="#_x0000_t120" style="position:absolute;top:2796;width:914;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" fillcolor="#00b0f0" strokecolor="#09101d [484]" strokeweight=".25pt">
                    <v:stroke joinstyle="miter"/>
                  </v:shape>
                  <v:shape id="_x0000_s1053" type="#_x0000_t202" style="position:absolute;left:1042;top:-138;width:11284;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" filled="f" stroked="f">
                    <v:textbox>
                      <w:txbxContent>
                        <w:p w14:paraId="416A87E6" w14:textId="77777777" w:rsidR="00683C22" w:rsidRPr="00321E8C" w:rsidRDefault="00683C22" w:rsidP="00683C22">
                          <w:pPr>
                            <w:rPr>
                              <w:color w:val="FFFFFF" w:themeColor="background1"/>
                              <w:sz w:val="20"/>
                              <w:szCs w:val="20"/>
                            </w:rPr>
                          </w:pPr>
                          <w:r w:rsidRPr="00321E8C">
                            <w:rPr>
                              <w:color w:val="FFFFFF" w:themeColor="background1"/>
                              <w:sz w:val="20"/>
                              <w:szCs w:val="20"/>
                            </w:rPr>
                            <w:t>Bajo copa</w:t>
                          </w:r>
                        </w:p>
                      </w:txbxContent>
                    </v:textbox>
                  </v:shape>
                  <v:shape id="_x0000_s1054" type="#_x0000_t202" style="position:absolute;left:1002;top:1884;width:11284;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" filled="f" stroked="f">
                    <v:textbox>
                      <w:txbxContent>
                        <w:p w14:paraId="2EEC635D" w14:textId="77777777" w:rsidR="00683C22" w:rsidRPr="00321E8C" w:rsidRDefault="00683C22" w:rsidP="00683C22">
                          <w:pPr>
                            <w:rPr>
                              <w:color w:val="FFFFFF" w:themeColor="background1"/>
                              <w:sz w:val="20"/>
                              <w:szCs w:val="20"/>
                            </w:rPr>
                          </w:pPr>
                          <w:r w:rsidRPr="00321E8C">
                            <w:rPr>
                              <w:color w:val="FFFFFF" w:themeColor="background1"/>
                              <w:sz w:val="20"/>
                              <w:szCs w:val="20"/>
                            </w:rPr>
                            <w:t>Suelo desnudo</w:t>
                          </w:r>
                        </w:p>
                      </w:txbxContent>
                    </v:textbox>
                  </v:shape>
                </v:group>
                <w10:wrap type="topAndBottom" anchorx="margin"/>
              </v:group>
            </w:pict>
          </mc:Fallback>
        </mc:AlternateContent>
      </w:r>
    </w:p>
    <w:p w14:paraId="783C4E51" w14:textId="77777777" w:rsidR="006E159B" w:rsidRDefault="006E159B">
      <w:pPr>
        <w:rPr>
          <w:b/>
          <w:bCs/>
        </w:rPr>
      </w:pPr>
    </w:p>
    <w:p w14:paraId="76129832" w14:textId="6B24A78A" w:rsidR="005C133C" w:rsidRDefault="006E159B">
      <w:pPr>
        <w:rPr>
          <w:b/>
          <w:bCs/>
        </w:rPr>
      </w:pPr>
      <w:r>
        <w:rPr>
          <w:b/>
          <w:bCs/>
        </w:rPr>
        <w:t>3.4 Agrupación de los datos</w:t>
      </w:r>
    </w:p>
    <w:p w14:paraId="22567DCB" w14:textId="2C75FE04" w:rsidR="006E159B" w:rsidRDefault="006E159B" w:rsidP="006E159B">
      <w:pPr>
        <w:jc w:val="both"/>
      </w:pPr>
      <w:r>
        <w:t xml:space="preserve">Todos los datos obtenidos de la experimentación </w:t>
      </w:r>
      <w:proofErr w:type="spellStart"/>
      <w:r>
        <w:t>in-situ</w:t>
      </w:r>
      <w:proofErr w:type="spellEnd"/>
      <w:r>
        <w:t xml:space="preserve"> se han organizado en una base de datos. A partir de ahí se han filtrado los datos según la calidad de su medida. La Smart </w:t>
      </w:r>
      <w:proofErr w:type="spellStart"/>
      <w:r>
        <w:t>Chamber</w:t>
      </w:r>
      <w:proofErr w:type="spellEnd"/>
      <w:r>
        <w:t xml:space="preserve"> aporta una R</w:t>
      </w:r>
      <w:r>
        <w:rPr>
          <w:vertAlign w:val="superscript"/>
        </w:rPr>
        <w:t xml:space="preserve">2 </w:t>
      </w:r>
      <w:r>
        <w:t>con cada medida para establecer una medida de confianza de los datos tomados. Tras un previo análisis de los datos tomados según su R</w:t>
      </w:r>
      <w:r>
        <w:rPr>
          <w:vertAlign w:val="superscript"/>
        </w:rPr>
        <w:t>2</w:t>
      </w:r>
      <w:r w:rsidRPr="006E159B">
        <w:t>,</w:t>
      </w:r>
      <w:r>
        <w:t xml:space="preserve"> se ha decidido eliminar los datos que tuvieran un valor por debajo de 0,9. </w:t>
      </w:r>
    </w:p>
    <w:p w14:paraId="755F821B" w14:textId="71CA9147" w:rsidR="006E159B" w:rsidRPr="006E159B" w:rsidRDefault="006E159B" w:rsidP="006E159B">
      <w:pPr>
        <w:jc w:val="both"/>
      </w:pPr>
      <w:r>
        <w:t xml:space="preserve">Por otro lado, lo datos de satélite se han podido obtener cada 5 días ya que ese es el tiempo de revisita de los satélites, siempre y cuando no haya interferencias por nubosidad. </w:t>
      </w:r>
      <w:r w:rsidR="00934EB9">
        <w:t xml:space="preserve">Para agrupar estos datos a la base de datos junto a los datos de la experimentación </w:t>
      </w:r>
      <w:proofErr w:type="spellStart"/>
      <w:r w:rsidR="00934EB9">
        <w:t>in-situ</w:t>
      </w:r>
      <w:proofErr w:type="spellEnd"/>
      <w:r w:rsidR="00934EB9">
        <w:t xml:space="preserve"> se ha procedido asignando las mediciones de los diferentes índices espectrales en una ventana de 5 días antes y 5 días después de fecha de cada medición de campo. En el caso de que solo haya un dato de satélite, ese es el asignado, en el caso de que haya más, se ha realizado un promedio de estos.</w:t>
      </w:r>
    </w:p>
    <w:p w14:paraId="709B85AE" w14:textId="77777777" w:rsidR="006E159B" w:rsidRDefault="006E159B">
      <w:pPr>
        <w:rPr>
          <w:b/>
          <w:bCs/>
        </w:rPr>
      </w:pPr>
    </w:p>
    <w:p w14:paraId="59658CE7" w14:textId="2A627595" w:rsidR="00255A32" w:rsidRPr="00067F83" w:rsidRDefault="00255A32">
      <w:pPr>
        <w:rPr>
          <w:b/>
          <w:bCs/>
        </w:rPr>
      </w:pPr>
      <w:r w:rsidRPr="00067F83">
        <w:rPr>
          <w:b/>
          <w:bCs/>
        </w:rPr>
        <w:t>3.</w:t>
      </w:r>
      <w:r w:rsidR="006E159B">
        <w:rPr>
          <w:b/>
          <w:bCs/>
        </w:rPr>
        <w:t>5</w:t>
      </w:r>
      <w:r w:rsidRPr="00067F83">
        <w:rPr>
          <w:b/>
          <w:bCs/>
        </w:rPr>
        <w:t xml:space="preserve"> Análisis estadístico</w:t>
      </w:r>
    </w:p>
    <w:p w14:paraId="4B5B35B3" w14:textId="59291934" w:rsidR="004452BE" w:rsidRPr="004452BE" w:rsidRDefault="00067F83" w:rsidP="004452BE">
      <w:pPr>
        <w:jc w:val="both"/>
      </w:pPr>
      <w:r w:rsidRPr="00067F83">
        <w:t xml:space="preserve">Para </w:t>
      </w:r>
      <w:r>
        <w:t>analizar el flujo de CO2 y los diferentes índices espectrales y ver si tienen diferencias significativas entre los dos tratamientos aplicados se han realizado diferentes análisis estadísticos. En primer lugar, se ha aplicado una ANOVA (</w:t>
      </w:r>
      <w:proofErr w:type="spellStart"/>
      <w:r>
        <w:t>ANalysis</w:t>
      </w:r>
      <w:proofErr w:type="spellEnd"/>
      <w:r>
        <w:t xml:space="preserve"> </w:t>
      </w:r>
      <w:proofErr w:type="spellStart"/>
      <w:r>
        <w:t>Of</w:t>
      </w:r>
      <w:proofErr w:type="spellEnd"/>
      <w:r>
        <w:t xml:space="preserve"> </w:t>
      </w:r>
      <w:proofErr w:type="spellStart"/>
      <w:r>
        <w:t>VAriance</w:t>
      </w:r>
      <w:proofErr w:type="spellEnd"/>
      <w:r>
        <w:t>) de un factor. Esta técnica estadística permite compara</w:t>
      </w:r>
      <w:r w:rsidR="00E07A59">
        <w:t>r</w:t>
      </w:r>
      <w:r>
        <w:t xml:space="preserve"> el efecto de uno o más factores sobre la </w:t>
      </w:r>
      <w:r w:rsidR="00E07A59">
        <w:t>media o la varianza de una variable dependiente</w:t>
      </w:r>
      <w:r w:rsidR="004452BE">
        <w:t>, p</w:t>
      </w:r>
      <w:r w:rsidR="00E07A59">
        <w:t>or lo tanto, permite establecer si hay diferencias significativas entre los tratamientos.</w:t>
      </w:r>
      <w:r w:rsidR="004452BE">
        <w:t xml:space="preserve"> Para poder aplicar este análisis, es necesario que el modelo cumpla tres asunciones (referencia):</w:t>
      </w:r>
    </w:p>
    <w:p w14:paraId="48ED65D9" w14:textId="16407A08" w:rsidR="004452BE" w:rsidRDefault="004452BE" w:rsidP="004452BE">
      <w:pPr>
        <w:pStyle w:val="Prrafodelista"/>
        <w:numPr>
          <w:ilvl w:val="0"/>
          <w:numId w:val="3"/>
        </w:numPr>
        <w:jc w:val="both"/>
      </w:pPr>
      <w:r w:rsidRPr="004452BE">
        <w:t xml:space="preserve">Los distintos grupos de datos han de ser independientes. </w:t>
      </w:r>
    </w:p>
    <w:p w14:paraId="66FA1989" w14:textId="218A1251" w:rsidR="004452BE" w:rsidRPr="004452BE" w:rsidRDefault="004452BE" w:rsidP="004452BE">
      <w:pPr>
        <w:pStyle w:val="Prrafodelista"/>
        <w:numPr>
          <w:ilvl w:val="0"/>
          <w:numId w:val="3"/>
        </w:numPr>
        <w:jc w:val="both"/>
      </w:pPr>
      <w:r w:rsidRPr="004452BE">
        <w:t xml:space="preserve">Los residuos de cada grupo deben de tener una distribución normal. </w:t>
      </w:r>
    </w:p>
    <w:p w14:paraId="23B288D1" w14:textId="72DDD3A4" w:rsidR="004452BE" w:rsidRPr="004452BE" w:rsidRDefault="004452BE" w:rsidP="004452BE">
      <w:pPr>
        <w:pStyle w:val="Prrafodelista"/>
        <w:numPr>
          <w:ilvl w:val="0"/>
          <w:numId w:val="3"/>
        </w:numPr>
        <w:jc w:val="both"/>
      </w:pPr>
      <w:r w:rsidRPr="004452BE">
        <w:t xml:space="preserve">Los grupos han de presentar varianzas iguales (homocedasticidad). </w:t>
      </w:r>
    </w:p>
    <w:p w14:paraId="7FD3F5FC" w14:textId="0435B4C2" w:rsidR="004452BE" w:rsidRDefault="004452BE" w:rsidP="00067F83">
      <w:pPr>
        <w:jc w:val="both"/>
      </w:pPr>
      <w:r>
        <w:t xml:space="preserve">Respecto la primera asunción, se asume la independencia de los datos porque se tuvo en cuenta a la hora de realizar las medidas en las distintas salidas de campo. Las otras dos asunciones se comprueban mediante dos </w:t>
      </w:r>
      <w:proofErr w:type="spellStart"/>
      <w:r>
        <w:t>tests</w:t>
      </w:r>
      <w:proofErr w:type="spellEnd"/>
      <w:r>
        <w:t xml:space="preserve">. Para ver si los residuos cumplen la normalidad se aplica el test de Shapiro-Wilk, </w:t>
      </w:r>
      <w:r>
        <w:lastRenderedPageBreak/>
        <w:t xml:space="preserve">que debe resultar en un </w:t>
      </w:r>
      <w:r w:rsidR="006F5051" w:rsidRPr="006F5051">
        <w:rPr>
          <w:rFonts w:ascii="Cambria Math" w:hAnsi="Cambria Math" w:cs="Cambria Math"/>
        </w:rPr>
        <w:t>𝑝</w:t>
      </w:r>
      <w:r>
        <w:t xml:space="preserve">-valor mayor a 0,05 para que se de esta condición. Para asumir la homocedasticidad de los datos se realiza un test de Levene o un test de </w:t>
      </w:r>
      <w:proofErr w:type="spellStart"/>
      <w:r>
        <w:t>Barlett</w:t>
      </w:r>
      <w:proofErr w:type="spellEnd"/>
      <w:r>
        <w:t xml:space="preserve">, que, como el caso anterior, tiene que cumplir con un </w:t>
      </w:r>
      <w:r w:rsidR="006F5051" w:rsidRPr="006F5051">
        <w:rPr>
          <w:rFonts w:ascii="Cambria Math" w:hAnsi="Cambria Math" w:cs="Cambria Math"/>
        </w:rPr>
        <w:t>𝑝</w:t>
      </w:r>
      <w:r>
        <w:t>-valor por encima de 0,05.(referencia)</w:t>
      </w:r>
    </w:p>
    <w:p w14:paraId="0FB6BCC4" w14:textId="63D6E7C8" w:rsidR="004452BE" w:rsidRDefault="004452BE" w:rsidP="0057540A">
      <w:pPr>
        <w:jc w:val="both"/>
      </w:pPr>
      <w:r>
        <w:t xml:space="preserve">En el caso de que no se cumpla alguna de las asunciones, se deberá transformar la variable dependiente y volver a comprobar el cumplimiento de las asunciones. En trabajos con datos ecológicos se suele realizar una transformación en logarítmica. Si en este caso no se cumplen las asunciones, se deberá recurrir como última instancia a la ANOVA con permutaciones. </w:t>
      </w:r>
      <w:r w:rsidR="0057540A" w:rsidRPr="0057540A">
        <w:t>El test de permutaciones es un test de significancia estadística para el estudio de diferencias entre grupos</w:t>
      </w:r>
      <w:r w:rsidR="0057540A">
        <w:t xml:space="preserve">. </w:t>
      </w:r>
      <w:r w:rsidR="0057540A" w:rsidRPr="0057540A">
        <w:t xml:space="preserve">La distribución </w:t>
      </w:r>
      <w:r w:rsidR="00934EB9">
        <w:t>de la media</w:t>
      </w:r>
      <w:r w:rsidR="0057540A" w:rsidRPr="0057540A">
        <w:t xml:space="preserve"> se obtiene calculando el valor para todas las posibles reorganizaciones de las observaciones en los distintos grupos. Dado que implica calcular todas las posibles situaciones, se trata de un test exacto.</w:t>
      </w:r>
      <w:r w:rsidR="0057540A">
        <w:t xml:space="preserve"> La hipótesis nula es que ambas muestras pertenecen a la misma distribución y que, las diferencias observadas, son debidas únicamente a variaciones causadas por el reparto aleatorio en grupos. El test de permutación permite identificar si hay evidencias en contra de esta hipótesis</w:t>
      </w:r>
      <w:r w:rsidR="007902DF">
        <w:t xml:space="preserve"> </w:t>
      </w:r>
      <w:r w:rsidR="007902DF">
        <w:fldChar w:fldCharType="begin"/>
      </w:r>
      <w:r w:rsidR="007902DF">
        <w:instrText xml:space="preserve"> ADDIN ZOTERO_ITEM CSL_CITATION {"citationID":"lQo6FLiS","properties":{"formattedCitation":"(Zieffler, s.\\uc0\\u160{}f.)","plainCitation":"(Zieffler, s. f.)","noteIndex":0},"citationItems":[{"id":386,"uris":["http://zotero.org/users/11290019/items/EZG7YN83"],"itemData":{"id":386,"type":"book","title":"Comparing Groups Randomization and Bootstrap Methods Using R","author":[{"family":"Zieffler","given":"Andrew S."}]}}],"schema":"https://github.com/citation-style-language/schema/raw/master/csl-citation.json"} </w:instrText>
      </w:r>
      <w:r w:rsidR="007902DF">
        <w:fldChar w:fldCharType="separate"/>
      </w:r>
      <w:r w:rsidR="007902DF" w:rsidRPr="007902DF">
        <w:rPr>
          <w:rFonts w:ascii="Calibri" w:hAnsi="Calibri" w:cs="Calibri"/>
          <w:kern w:val="0"/>
          <w:szCs w:val="24"/>
        </w:rPr>
        <w:t>(Zieffler, s. f.)</w:t>
      </w:r>
      <w:r w:rsidR="007902DF">
        <w:fldChar w:fldCharType="end"/>
      </w:r>
      <w:r w:rsidR="0057540A">
        <w:t>. En este caso se ha usado, en el lenguaje de programación R, la función “</w:t>
      </w:r>
      <w:proofErr w:type="spellStart"/>
      <w:r w:rsidR="0057540A">
        <w:t>aovperm</w:t>
      </w:r>
      <w:proofErr w:type="spellEnd"/>
      <w:r w:rsidR="0057540A">
        <w:t>” del paquete “</w:t>
      </w:r>
      <w:proofErr w:type="spellStart"/>
      <w:r w:rsidR="0057540A">
        <w:t>lmPerm</w:t>
      </w:r>
      <w:proofErr w:type="spellEnd"/>
      <w:r w:rsidR="0057540A">
        <w:t xml:space="preserve">” que usa el test de permutación Freedman-Lane con 5000 permutaciones. Con este número de permutaciones el </w:t>
      </w:r>
      <w:r w:rsidR="006F5051" w:rsidRPr="006F5051">
        <w:rPr>
          <w:rFonts w:ascii="Cambria Math" w:hAnsi="Cambria Math" w:cs="Cambria Math"/>
        </w:rPr>
        <w:t>𝑝</w:t>
      </w:r>
      <w:r w:rsidR="0057540A">
        <w:t xml:space="preserve">-valor mínimo que podemos obtener es de 0,0002. </w:t>
      </w:r>
      <w:r w:rsidR="006F5051" w:rsidRPr="006F5051">
        <w:t xml:space="preserve">Si obtenemos </w:t>
      </w:r>
      <w:r w:rsidR="006F5051" w:rsidRPr="006F5051">
        <w:rPr>
          <w:rFonts w:ascii="Cambria Math" w:hAnsi="Cambria Math" w:cs="Cambria Math"/>
        </w:rPr>
        <w:t>𝑝</w:t>
      </w:r>
      <w:r w:rsidR="006F5051" w:rsidRPr="006F5051">
        <w:t xml:space="preserve">&lt; 0.05 se rechaza la hipótesis nula, es decir se rechaza la hipótesis de no efecto del tratamiento sobre los valores de flujo obtenidos y por tanto se considera que este sí influye. Si aparece </w:t>
      </w:r>
      <w:r w:rsidR="006F5051" w:rsidRPr="006F5051">
        <w:rPr>
          <w:rFonts w:ascii="Cambria Math" w:hAnsi="Cambria Math" w:cs="Cambria Math"/>
        </w:rPr>
        <w:t>𝑝</w:t>
      </w:r>
      <w:r w:rsidR="006F5051" w:rsidRPr="006F5051">
        <w:t>&gt; 0.05, ocurre al contrario, se rechaza la hipótesis alternativa de sí efecto del tratamiento sobre el flujo</w:t>
      </w:r>
      <w:r w:rsidR="007902DF">
        <w:t xml:space="preserve"> </w:t>
      </w:r>
      <w:r w:rsidR="007902DF">
        <w:fldChar w:fldCharType="begin"/>
      </w:r>
      <w:r w:rsidR="007902DF">
        <w:instrText xml:space="preserve"> ADDIN ZOTERO_ITEM CSL_CITATION {"citationID":"qnlGz34w","properties":{"formattedCitation":"(Zieffler, s.\\uc0\\u160{}f.)","plainCitation":"(Zieffler, s. f.)","noteIndex":0},"citationItems":[{"id":386,"uris":["http://zotero.org/users/11290019/items/EZG7YN83"],"itemData":{"id":386,"type":"book","title":"Comparing Groups Randomization and Bootstrap Methods Using R","author":[{"family":"Zieffler","given":"Andrew S."}]}}],"schema":"https://github.com/citation-style-language/schema/raw/master/csl-citation.json"} </w:instrText>
      </w:r>
      <w:r w:rsidR="007902DF">
        <w:fldChar w:fldCharType="separate"/>
      </w:r>
      <w:r w:rsidR="007902DF" w:rsidRPr="007902DF">
        <w:rPr>
          <w:rFonts w:ascii="Calibri" w:hAnsi="Calibri" w:cs="Calibri"/>
          <w:kern w:val="0"/>
          <w:szCs w:val="24"/>
        </w:rPr>
        <w:t>(Zieffler, s. f.)</w:t>
      </w:r>
      <w:r w:rsidR="007902DF">
        <w:fldChar w:fldCharType="end"/>
      </w:r>
      <w:r w:rsidR="007902DF">
        <w:t>.</w:t>
      </w:r>
    </w:p>
    <w:p w14:paraId="4FB9DBDE" w14:textId="02D35297" w:rsidR="00067F83" w:rsidRDefault="006F5051" w:rsidP="00E31DDB">
      <w:pPr>
        <w:jc w:val="both"/>
      </w:pPr>
      <w:r>
        <w:t xml:space="preserve">Por último, se han agrupado el tratamiento junto a las variables climatológicas y los índices espectrales calculados para obtener un modelo </w:t>
      </w:r>
      <w:r w:rsidR="00105DC4">
        <w:t>predictivo</w:t>
      </w:r>
      <w:r>
        <w:t xml:space="preserve"> de la respiración.</w:t>
      </w:r>
      <w:r w:rsidR="00105DC4">
        <w:t xml:space="preserve"> En este caso se ha hecho una selección de modelos mediante el criterio de información </w:t>
      </w:r>
      <w:proofErr w:type="spellStart"/>
      <w:r w:rsidR="00105DC4">
        <w:t>Aikaike</w:t>
      </w:r>
      <w:proofErr w:type="spellEnd"/>
      <w:r w:rsidR="00105DC4">
        <w:t xml:space="preserve"> (AIC)</w:t>
      </w:r>
      <w:r w:rsidR="00984292">
        <w:t xml:space="preserve"> utilizando el </w:t>
      </w:r>
      <w:proofErr w:type="spellStart"/>
      <w:r w:rsidR="00984292">
        <w:t>parquete</w:t>
      </w:r>
      <w:proofErr w:type="spellEnd"/>
      <w:r w:rsidR="00984292">
        <w:t xml:space="preserve"> “</w:t>
      </w:r>
      <w:proofErr w:type="spellStart"/>
      <w:r w:rsidR="00984292">
        <w:t>MuMIn</w:t>
      </w:r>
      <w:proofErr w:type="spellEnd"/>
      <w:r w:rsidR="00984292">
        <w:t>” en el lenguaje de programación R</w:t>
      </w:r>
      <w:r w:rsidR="00105DC4">
        <w:t xml:space="preserve">. El AIC es un estimador del error de predicción y, por lo tanto, de la calidad relativa de los modelos estadísticos para un conjunto de datos determinado. Dado una serie de modelos para los datos, el AIC estima la calidad de cada modelo, en relación con cada uno de los otros modelos, de esta forma, el AIC proporciona un medio para la selección de modelos. El AIC se basa en la teoría de la información. Cuando se utiliza un modelo estadístico para representar el proceso que generó los datos, la representación casi nunca será exacta, por lo que se perderá algo de información al utilizar el modelo para representar el proceso. El AIC calcula la cantidad relativa de información perdida por un modelo determinado: cuanta menos información pierda un modelo, mayor será su calidad. Al estimar la cantidad de información que pierde un modelo, el AIC tiene en cuenta el equilibrio entre </w:t>
      </w:r>
      <w:r w:rsidR="00E31DDB">
        <w:t xml:space="preserve">el mejor </w:t>
      </w:r>
      <w:r w:rsidR="00105DC4">
        <w:t xml:space="preserve">ajuste del modelo y la simplicidad del mismo, teniendo este el mínimo de variables posibles. En otras palabras, el AIC </w:t>
      </w:r>
      <w:r w:rsidR="00E31DDB">
        <w:t xml:space="preserve">tiene en cuenta </w:t>
      </w:r>
      <w:r w:rsidR="00105DC4">
        <w:t xml:space="preserve">tanto el riesgo de sobreajuste como el riesgo de </w:t>
      </w:r>
      <w:proofErr w:type="spellStart"/>
      <w:r w:rsidR="00105DC4">
        <w:t>infraajuste</w:t>
      </w:r>
      <w:proofErr w:type="spellEnd"/>
      <w:r w:rsidR="00105DC4">
        <w:t>.</w:t>
      </w:r>
      <w:r w:rsidR="00E31DDB">
        <w:t xml:space="preserve"> Por lo tanto, el </w:t>
      </w:r>
      <w:r w:rsidR="00E31DDB" w:rsidRPr="00E31DDB">
        <w:t>modelo con menor AIC y, al menos, una diferencia de 2 unidades con el siguiente</w:t>
      </w:r>
      <w:r w:rsidR="00E31DDB">
        <w:t xml:space="preserve"> será el óptimo para explicar la variabilidad de la respiración</w:t>
      </w:r>
      <w:r w:rsidR="00934EB9">
        <w:t xml:space="preserve"> </w:t>
      </w:r>
      <w:r w:rsidR="00934EB9">
        <w:fldChar w:fldCharType="begin"/>
      </w:r>
      <w:r w:rsidR="00934EB9">
        <w:instrText xml:space="preserve"> ADDIN ZOTERO_ITEM CSL_CITATION {"citationID":"H78zeXaj","properties":{"formattedCitation":"(Aho, Derryberry, y Peterson 2014)","plainCitation":"(Aho, Derryberry, y Peterson 2014)","noteIndex":0},"citationItems":[{"id":374,"uris":["http://zotero.org/users/11290019/items/DMDHXCK4"],"itemData":{"id":374,"type":"article-journal","container-title":"Ecology","DOI":"10.1890/13-1452.1","ISSN":"0012-9658, 1939-9170","issue":"3","journalAbbreviation":"Ecology","language":"en","page":"631-636","source":"DOI.org (Crossref)","title":"Model selection for ecologists: the worldviews of AIC and BIC","title-short":"Model selection for ecologists","volume":"95","author":[{"family":"Aho","given":"Ken"},{"family":"Derryberry","given":"DeWayne"},{"family":"Peterson","given":"Teri"}],"issued":{"date-parts":[["2014",3]]}}}],"schema":"https://github.com/citation-style-language/schema/raw/master/csl-citation.json"} </w:instrText>
      </w:r>
      <w:r w:rsidR="00934EB9">
        <w:fldChar w:fldCharType="separate"/>
      </w:r>
      <w:r w:rsidR="00934EB9" w:rsidRPr="00934EB9">
        <w:rPr>
          <w:rFonts w:ascii="Calibri" w:hAnsi="Calibri" w:cs="Calibri"/>
        </w:rPr>
        <w:t>(Aho, Derryberry, y Peterson 2014)</w:t>
      </w:r>
      <w:r w:rsidR="00934EB9">
        <w:fldChar w:fldCharType="end"/>
      </w:r>
      <w:r w:rsidR="00E31DDB">
        <w:t xml:space="preserve">. A continuación, para confirmar las variables seleccionadas por el modelo, se ha </w:t>
      </w:r>
      <w:r w:rsidR="00984292">
        <w:t>analizado</w:t>
      </w:r>
      <w:r w:rsidR="00E31DDB">
        <w:t xml:space="preserve"> la importancia relativa de estas midiendo sus pesos acumulados en el AIC. </w:t>
      </w:r>
      <w:r w:rsidR="00984292">
        <w:t>Si estas obtienen un calor igual o superior a 0,5, tienen una fuerte evidencia de poder afectar a la variable dependiente</w:t>
      </w:r>
      <w:r w:rsidR="00934EB9">
        <w:t xml:space="preserve"> </w:t>
      </w:r>
      <w:r w:rsidR="00934EB9">
        <w:fldChar w:fldCharType="begin"/>
      </w:r>
      <w:r w:rsidR="00934EB9">
        <w:instrText xml:space="preserve"> ADDIN ZOTERO_ITEM CSL_CITATION {"citationID":"UJsFUX0m","properties":{"formattedCitation":"(Barbieri y Berger 2004)","plainCitation":"(Barbieri y Berger 2004)","noteIndex":0},"citationItems":[{"id":375,"uris":["http://zotero.org/users/11290019/items/5AS3ZR5R"],"itemData":{"id":375,"type":"article-journal","container-title":"The Annals of Statistics","DOI":"10.1214/009053604000000238","ISSN":"0090-5364","issue":"3","journalAbbreviation":"Ann. Statist.","language":"en","source":"DOI.org (Crossref)","title":"Optimal predictive model selection","URL":"https://projecteuclid.org/journals/annals-of-statistics/volume-32/issue-3/Optimal-predictive-model-selection/10.1214/009053604000000238.full","volume":"32","author":[{"family":"Barbieri","given":"Maria Maddalena"},{"family":"Berger","given":"James O."}],"accessed":{"date-parts":[["2023",12,13]]},"issued":{"date-parts":[["2004",6,1]]}}}],"schema":"https://github.com/citation-style-language/schema/raw/master/csl-citation.json"} </w:instrText>
      </w:r>
      <w:r w:rsidR="00934EB9">
        <w:fldChar w:fldCharType="separate"/>
      </w:r>
      <w:r w:rsidR="00934EB9" w:rsidRPr="00934EB9">
        <w:rPr>
          <w:rFonts w:ascii="Calibri" w:hAnsi="Calibri" w:cs="Calibri"/>
        </w:rPr>
        <w:t>(Barbieri y Berger 2004)</w:t>
      </w:r>
      <w:r w:rsidR="00934EB9">
        <w:fldChar w:fldCharType="end"/>
      </w:r>
      <w:r w:rsidR="00984292">
        <w:t>.</w:t>
      </w:r>
    </w:p>
    <w:p w14:paraId="14E2174A" w14:textId="77777777" w:rsidR="00E31DDB" w:rsidRDefault="00E31DDB">
      <w:pPr>
        <w:rPr>
          <w:b/>
          <w:bCs/>
          <w:u w:val="single"/>
        </w:rPr>
      </w:pPr>
      <w:r>
        <w:rPr>
          <w:b/>
          <w:bCs/>
          <w:u w:val="single"/>
        </w:rPr>
        <w:br w:type="page"/>
      </w:r>
    </w:p>
    <w:p w14:paraId="119DF04F" w14:textId="709EBDBE" w:rsidR="003C3974" w:rsidRPr="00B1655C" w:rsidRDefault="00B1655C" w:rsidP="00AE1773">
      <w:pPr>
        <w:pStyle w:val="Bibliografa"/>
        <w:rPr>
          <w:b/>
          <w:bCs/>
          <w:u w:val="single"/>
        </w:rPr>
      </w:pPr>
      <w:r w:rsidRPr="00B1655C">
        <w:rPr>
          <w:b/>
          <w:bCs/>
          <w:u w:val="single"/>
        </w:rPr>
        <w:lastRenderedPageBreak/>
        <w:t>4. Resultados</w:t>
      </w:r>
    </w:p>
    <w:p w14:paraId="374686CE" w14:textId="17DD099C" w:rsidR="00B1655C" w:rsidRDefault="00C418CC">
      <w:pPr>
        <w:rPr>
          <w:b/>
          <w:bCs/>
        </w:rPr>
      </w:pPr>
      <w:r w:rsidRPr="000A6BFB">
        <w:rPr>
          <w:b/>
          <w:bCs/>
        </w:rPr>
        <w:t>4.1 Variables climatológicas</w:t>
      </w:r>
    </w:p>
    <w:p w14:paraId="215CF34E" w14:textId="77777777" w:rsidR="009B7A2F" w:rsidRDefault="00281CCE" w:rsidP="00E370FA">
      <w:pPr>
        <w:jc w:val="both"/>
      </w:pPr>
      <w:r>
        <w:t xml:space="preserve">En primer lugar, </w:t>
      </w:r>
      <w:r w:rsidR="007511A3">
        <w:t>tras obtener y representar los datos obtenido</w:t>
      </w:r>
      <w:r w:rsidR="00D040FE">
        <w:t xml:space="preserve">s de la estaciones meteorológicas </w:t>
      </w:r>
      <w:r w:rsidR="000B6688">
        <w:t>hemos obtenido</w:t>
      </w:r>
      <w:r w:rsidR="00D040FE">
        <w:t xml:space="preserve"> </w:t>
      </w:r>
      <w:r w:rsidR="00A8297E">
        <w:t>los climogramas de las áreas de estudio</w:t>
      </w:r>
      <w:r w:rsidR="00576409">
        <w:t xml:space="preserve"> (Figura x)</w:t>
      </w:r>
      <w:r w:rsidR="00A8297E">
        <w:t xml:space="preserve">. </w:t>
      </w:r>
      <w:r w:rsidR="00826FA9">
        <w:t xml:space="preserve">Por un lado tenemos el climograma del municipio de </w:t>
      </w:r>
      <w:proofErr w:type="spellStart"/>
      <w:r w:rsidR="00826FA9">
        <w:t>C</w:t>
      </w:r>
      <w:r w:rsidR="00A625FD">
        <w:t>a</w:t>
      </w:r>
      <w:r w:rsidR="00826FA9">
        <w:t>diar</w:t>
      </w:r>
      <w:proofErr w:type="spellEnd"/>
      <w:r w:rsidR="00826FA9">
        <w:t xml:space="preserve"> (Figura x a) y, por otro lado, </w:t>
      </w:r>
      <w:r w:rsidR="00E370FA">
        <w:t>el municipio de Fiñana</w:t>
      </w:r>
      <w:r w:rsidR="00D524B2">
        <w:t xml:space="preserve"> (Figura x B</w:t>
      </w:r>
      <w:r w:rsidR="000B6688">
        <w:t>)</w:t>
      </w:r>
      <w:r w:rsidR="00E370FA">
        <w:t xml:space="preserve">. </w:t>
      </w:r>
    </w:p>
    <w:p w14:paraId="0CE1F029" w14:textId="32CDEF2A" w:rsidR="00F94E0F" w:rsidRPr="00281CCE" w:rsidRDefault="00E370FA" w:rsidP="00E370FA">
      <w:pPr>
        <w:jc w:val="both"/>
      </w:pPr>
      <w:r>
        <w:t>S</w:t>
      </w:r>
      <w:r w:rsidR="00FE1253">
        <w:t>i nos fijamos en la temperatura de estos, podemos observar que ambos presentan un rango y di</w:t>
      </w:r>
      <w:r w:rsidR="00115911">
        <w:t xml:space="preserve">stribución de temperaturas prácticamente idénticos </w:t>
      </w:r>
      <w:r w:rsidR="00A60B3B">
        <w:t xml:space="preserve">entre ellos exceptuando una ligera menor temperatura en el municipio de Fiñana en el mes de febrero, llegando a alcanzar los </w:t>
      </w:r>
      <w:r w:rsidR="00402D8C">
        <w:t>grados Celsius negativos. Respecto a las precipitaciones, encontramos una situación diferente. Ambas presentan una distribución temporal de las precipitaciones prácticamente idéntica</w:t>
      </w:r>
      <w:r w:rsidR="00A625FD">
        <w:t>,</w:t>
      </w:r>
      <w:r w:rsidR="00713D1E">
        <w:t xml:space="preserve"> siendo estas presentes entre los meses de septiembre y marzo</w:t>
      </w:r>
      <w:r w:rsidR="00C15FE0">
        <w:t xml:space="preserve"> y especialmente abundantes en el mes de diciembre</w:t>
      </w:r>
      <w:r w:rsidR="00A625FD">
        <w:t>. Sin embargo</w:t>
      </w:r>
      <w:r w:rsidR="00C15FE0">
        <w:t>,</w:t>
      </w:r>
      <w:r w:rsidR="005A12D9">
        <w:t xml:space="preserve"> la cantidad de precipitaciones registradas</w:t>
      </w:r>
      <w:r w:rsidR="005A1231">
        <w:t xml:space="preserve"> difiere entre los dos municipios</w:t>
      </w:r>
      <w:r w:rsidR="00271E5E">
        <w:t xml:space="preserve"> ya que</w:t>
      </w:r>
      <w:r w:rsidR="00F07DA8">
        <w:t xml:space="preserve"> se puede observar </w:t>
      </w:r>
      <w:r w:rsidR="00D524B2">
        <w:t>cómo</w:t>
      </w:r>
      <w:r w:rsidR="005A1231">
        <w:t xml:space="preserve"> </w:t>
      </w:r>
      <w:r w:rsidR="00402D8C">
        <w:t>en</w:t>
      </w:r>
      <w:r w:rsidR="008F3C08">
        <w:t xml:space="preserve"> Fiñana son </w:t>
      </w:r>
      <w:r w:rsidR="00A625FD">
        <w:t>significativamente</w:t>
      </w:r>
      <w:r w:rsidR="008F3C08">
        <w:t xml:space="preserve"> inferiores, llegando a ser la mitad </w:t>
      </w:r>
      <w:r w:rsidR="00A625FD">
        <w:t xml:space="preserve">o menos de las caídas en </w:t>
      </w:r>
      <w:proofErr w:type="spellStart"/>
      <w:r w:rsidR="00A625FD">
        <w:t>Cadiar</w:t>
      </w:r>
      <w:proofErr w:type="spellEnd"/>
      <w:r w:rsidR="00A625FD">
        <w:t>.</w:t>
      </w:r>
    </w:p>
    <w:p w14:paraId="6C807852" w14:textId="15C6510F" w:rsidR="00C418CC" w:rsidRPr="00C418CC" w:rsidRDefault="00AD5204">
      <w:pPr>
        <w:rPr>
          <w:u w:val="single"/>
        </w:rPr>
      </w:pPr>
      <w:r>
        <w:rPr>
          <w:b/>
          <w:bCs/>
          <w:noProof/>
        </w:rPr>
        <w:drawing>
          <wp:anchor distT="0" distB="0" distL="114300" distR="114300" simplePos="0" relativeHeight="251653120" behindDoc="0" locked="0" layoutInCell="1" allowOverlap="1" wp14:anchorId="02DC8659" wp14:editId="0869948D">
            <wp:simplePos x="0" y="0"/>
            <wp:positionH relativeFrom="margin">
              <wp:posOffset>-1270</wp:posOffset>
            </wp:positionH>
            <wp:positionV relativeFrom="paragraph">
              <wp:posOffset>162560</wp:posOffset>
            </wp:positionV>
            <wp:extent cx="5760720" cy="3899535"/>
            <wp:effectExtent l="0" t="0" r="0" b="5715"/>
            <wp:wrapSquare wrapText="bothSides"/>
            <wp:docPr id="12633933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9333" name="Imagen 1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760720" cy="3899535"/>
                    </a:xfrm>
                    <a:prstGeom prst="rect">
                      <a:avLst/>
                    </a:prstGeom>
                    <a:noFill/>
                  </pic:spPr>
                </pic:pic>
              </a:graphicData>
            </a:graphic>
            <wp14:sizeRelH relativeFrom="margin">
              <wp14:pctWidth>0</wp14:pctWidth>
            </wp14:sizeRelH>
            <wp14:sizeRelV relativeFrom="margin">
              <wp14:pctHeight>0</wp14:pctHeight>
            </wp14:sizeRelV>
          </wp:anchor>
        </w:drawing>
      </w:r>
    </w:p>
    <w:p w14:paraId="3FA933B3" w14:textId="77777777" w:rsidR="000532F4" w:rsidRDefault="000532F4" w:rsidP="000532F4">
      <w:pPr>
        <w:rPr>
          <w:b/>
          <w:bCs/>
        </w:rPr>
      </w:pPr>
    </w:p>
    <w:p w14:paraId="4DCB1266" w14:textId="77777777" w:rsidR="000532F4" w:rsidRDefault="000532F4" w:rsidP="000532F4">
      <w:pPr>
        <w:rPr>
          <w:b/>
          <w:bCs/>
        </w:rPr>
      </w:pPr>
    </w:p>
    <w:p w14:paraId="579B224B" w14:textId="593127A7" w:rsidR="00352BEA" w:rsidRDefault="000A6BFB" w:rsidP="000532F4">
      <w:pPr>
        <w:rPr>
          <w:b/>
          <w:bCs/>
        </w:rPr>
      </w:pPr>
      <w:r>
        <w:rPr>
          <w:b/>
          <w:bCs/>
        </w:rPr>
        <w:t xml:space="preserve">4.2 Experimentación </w:t>
      </w:r>
      <w:proofErr w:type="spellStart"/>
      <w:r>
        <w:rPr>
          <w:b/>
          <w:bCs/>
        </w:rPr>
        <w:t>in-situ</w:t>
      </w:r>
      <w:proofErr w:type="spellEnd"/>
    </w:p>
    <w:p w14:paraId="605A3CA9" w14:textId="36F9AB90" w:rsidR="00602433" w:rsidRPr="0000034C" w:rsidRDefault="003573CD" w:rsidP="00B72BB5">
      <w:pPr>
        <w:jc w:val="both"/>
      </w:pPr>
      <w:r>
        <w:t xml:space="preserve">Los resultados de la experimentación in situ han sido representados en </w:t>
      </w:r>
      <w:r w:rsidR="0066066D">
        <w:t xml:space="preserve">dos </w:t>
      </w:r>
      <w:r w:rsidR="00094904">
        <w:t>apartados</w:t>
      </w:r>
      <w:r w:rsidR="0066066D">
        <w:t>, el primero</w:t>
      </w:r>
      <w:r w:rsidR="00BE2FBF">
        <w:t>, “Variabilidad estacional”</w:t>
      </w:r>
      <w:r w:rsidR="00175B03">
        <w:t>,</w:t>
      </w:r>
      <w:r w:rsidR="0066066D">
        <w:t xml:space="preserve"> </w:t>
      </w:r>
      <w:r w:rsidR="00BE2FBF">
        <w:t>refleja la</w:t>
      </w:r>
      <w:r w:rsidR="00CD4082">
        <w:t xml:space="preserve"> variación del flujo de CO2</w:t>
      </w:r>
      <w:r w:rsidR="00F32E05">
        <w:t xml:space="preserve"> (variable respuesta)</w:t>
      </w:r>
      <w:r w:rsidR="00CD4082">
        <w:t xml:space="preserve"> emitido por el suelo</w:t>
      </w:r>
      <w:r w:rsidR="00925B54">
        <w:t xml:space="preserve"> a través del tiempo en función</w:t>
      </w:r>
      <w:r w:rsidR="00CD4082">
        <w:t xml:space="preserve"> </w:t>
      </w:r>
      <w:r w:rsidR="00F32E05">
        <w:t>del tratamiento aplicado (variable independiente)</w:t>
      </w:r>
      <w:r w:rsidR="00175B03">
        <w:t xml:space="preserve"> y el segundo representa las diferencias </w:t>
      </w:r>
      <w:r w:rsidR="00290F0B">
        <w:t xml:space="preserve">y/o similitudes </w:t>
      </w:r>
      <w:r w:rsidR="00175B03">
        <w:t xml:space="preserve">estadísticas </w:t>
      </w:r>
      <w:r w:rsidR="00290F0B">
        <w:t>entre los grupos de datos.</w:t>
      </w:r>
    </w:p>
    <w:p w14:paraId="1C9832CF" w14:textId="79878DDC" w:rsidR="000A6BFB" w:rsidRDefault="00C903D0" w:rsidP="000A6BFB">
      <w:pPr>
        <w:rPr>
          <w:u w:val="single"/>
        </w:rPr>
      </w:pPr>
      <w:r>
        <w:rPr>
          <w:u w:val="single"/>
        </w:rPr>
        <w:lastRenderedPageBreak/>
        <w:t>4.2.1 Variabilidad estacional</w:t>
      </w:r>
    </w:p>
    <w:p w14:paraId="5546C90A" w14:textId="7EF2DB58" w:rsidR="00C903D0" w:rsidRPr="003E73E2" w:rsidRDefault="003E73E2" w:rsidP="00AA3207">
      <w:pPr>
        <w:jc w:val="both"/>
      </w:pPr>
      <w:r>
        <w:t xml:space="preserve">En la figura x podemos observar la variación del flujo de CO2 emitido por el suelo </w:t>
      </w:r>
      <w:r w:rsidR="0061787D">
        <w:t>a través del tiempo a través del tiempo en función del tratamiento</w:t>
      </w:r>
      <w:r w:rsidR="000052B9">
        <w:t xml:space="preserve"> para el caso de la parcela de </w:t>
      </w:r>
      <w:proofErr w:type="spellStart"/>
      <w:r w:rsidR="000052B9">
        <w:t>Cáñar</w:t>
      </w:r>
      <w:proofErr w:type="spellEnd"/>
      <w:r w:rsidR="000052B9">
        <w:t xml:space="preserve"> (figura x a) y el caso de Fiñana (figura x b).</w:t>
      </w:r>
    </w:p>
    <w:p w14:paraId="115F7B92" w14:textId="7FE9E388" w:rsidR="00AD5204" w:rsidRPr="00657FFA" w:rsidRDefault="000532F4" w:rsidP="00AA3207">
      <w:pPr>
        <w:jc w:val="both"/>
      </w:pPr>
      <w:r>
        <w:rPr>
          <w:b/>
          <w:bCs/>
          <w:noProof/>
        </w:rPr>
        <w:drawing>
          <wp:anchor distT="0" distB="0" distL="114300" distR="114300" simplePos="0" relativeHeight="251654144" behindDoc="0" locked="0" layoutInCell="1" allowOverlap="1" wp14:anchorId="19611D04" wp14:editId="27F54BCC">
            <wp:simplePos x="0" y="0"/>
            <wp:positionH relativeFrom="margin">
              <wp:posOffset>0</wp:posOffset>
            </wp:positionH>
            <wp:positionV relativeFrom="paragraph">
              <wp:posOffset>2170430</wp:posOffset>
            </wp:positionV>
            <wp:extent cx="5761990" cy="3810000"/>
            <wp:effectExtent l="0" t="0" r="0" b="0"/>
            <wp:wrapSquare wrapText="bothSides"/>
            <wp:docPr id="106596590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65900" name="Imagen 1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61990" cy="3810000"/>
                    </a:xfrm>
                    <a:prstGeom prst="rect">
                      <a:avLst/>
                    </a:prstGeom>
                    <a:noFill/>
                  </pic:spPr>
                </pic:pic>
              </a:graphicData>
            </a:graphic>
            <wp14:sizeRelH relativeFrom="margin">
              <wp14:pctWidth>0</wp14:pctWidth>
            </wp14:sizeRelH>
            <wp14:sizeRelV relativeFrom="margin">
              <wp14:pctHeight>0</wp14:pctHeight>
            </wp14:sizeRelV>
          </wp:anchor>
        </w:drawing>
      </w:r>
      <w:r w:rsidR="00657FFA">
        <w:t xml:space="preserve">En primer lugar, se puede observar que, de forma general, </w:t>
      </w:r>
      <w:r w:rsidR="007D5FDC">
        <w:t>en todas las fechas muestreadas los valores de flujo de CO2 emitido</w:t>
      </w:r>
      <w:r w:rsidR="00274EF5">
        <w:t>s</w:t>
      </w:r>
      <w:r w:rsidR="007D5FDC">
        <w:t xml:space="preserve"> es</w:t>
      </w:r>
      <w:r w:rsidR="00C579AE">
        <w:t xml:space="preserve"> notoriamente</w:t>
      </w:r>
      <w:r w:rsidR="007D5FDC">
        <w:t xml:space="preserve"> </w:t>
      </w:r>
      <w:r w:rsidR="00C579AE">
        <w:t>superior en los collares situados bajo copa que en los collares situados en suelo desnudo</w:t>
      </w:r>
      <w:r w:rsidR="00421585">
        <w:t xml:space="preserve"> en ambas parcelas</w:t>
      </w:r>
      <w:r w:rsidR="00590404">
        <w:t>,</w:t>
      </w:r>
      <w:r w:rsidR="00421585">
        <w:t xml:space="preserve"> pero</w:t>
      </w:r>
      <w:r w:rsidR="00B4261E">
        <w:t xml:space="preserve"> este hecho se da</w:t>
      </w:r>
      <w:r w:rsidR="00421585">
        <w:t xml:space="preserve"> especialmente en la </w:t>
      </w:r>
      <w:r w:rsidR="008A1A35">
        <w:t>parcela</w:t>
      </w:r>
      <w:r w:rsidR="00B4261E">
        <w:t xml:space="preserve"> </w:t>
      </w:r>
      <w:r w:rsidR="00421585">
        <w:t xml:space="preserve">de </w:t>
      </w:r>
      <w:proofErr w:type="spellStart"/>
      <w:r w:rsidR="00421585">
        <w:t>Cáñar</w:t>
      </w:r>
      <w:proofErr w:type="spellEnd"/>
      <w:r w:rsidR="00421585">
        <w:t xml:space="preserve">. </w:t>
      </w:r>
      <w:r w:rsidR="00A470BE">
        <w:t xml:space="preserve">En segundo lugar, si nos fijamos en la evolución temporal del flujo, podemos ver </w:t>
      </w:r>
      <w:r w:rsidR="00B07EDC">
        <w:t>que este no es constante, sino que presenta</w:t>
      </w:r>
      <w:r w:rsidR="00AB566D">
        <w:t xml:space="preserve"> variaciones a lo largo del año. En el caso de</w:t>
      </w:r>
      <w:r w:rsidR="009A360C">
        <w:t xml:space="preserve"> </w:t>
      </w:r>
      <w:proofErr w:type="spellStart"/>
      <w:r w:rsidR="009A360C">
        <w:t>Cáñar</w:t>
      </w:r>
      <w:proofErr w:type="spellEnd"/>
      <w:r w:rsidR="009A360C">
        <w:t xml:space="preserve">, </w:t>
      </w:r>
      <w:r w:rsidR="005B6025">
        <w:t>los valores m</w:t>
      </w:r>
      <w:r w:rsidR="00E572A1">
        <w:t>á</w:t>
      </w:r>
      <w:r w:rsidR="005B6025">
        <w:t xml:space="preserve">s altos de flujo </w:t>
      </w:r>
      <w:r w:rsidR="00BD4CC8">
        <w:t xml:space="preserve">se encuentran en los meses con temperaturas </w:t>
      </w:r>
      <w:r w:rsidR="00AD3BF0">
        <w:t>más</w:t>
      </w:r>
      <w:r w:rsidR="00BD4CC8">
        <w:t xml:space="preserve"> moderadas</w:t>
      </w:r>
      <w:r w:rsidR="00A03056">
        <w:t>, es decir, en primavera, finales de verano y otoño.</w:t>
      </w:r>
      <w:r w:rsidR="00ED1DC7">
        <w:t xml:space="preserve"> Los meses </w:t>
      </w:r>
      <w:r w:rsidR="00843066">
        <w:t xml:space="preserve">más cálidos </w:t>
      </w:r>
      <w:r w:rsidR="00ED1DC7">
        <w:t xml:space="preserve">(julio y agosto) y los meses </w:t>
      </w:r>
      <w:r w:rsidR="00843066">
        <w:t xml:space="preserve">más fríos </w:t>
      </w:r>
      <w:r w:rsidR="00CE3AD7">
        <w:t>(</w:t>
      </w:r>
      <w:r w:rsidR="00391575">
        <w:t>noviembre-abril</w:t>
      </w:r>
      <w:r w:rsidR="00CE3AD7">
        <w:t xml:space="preserve">) </w:t>
      </w:r>
      <w:r w:rsidR="007A7487">
        <w:t>presentan valores más bajos.</w:t>
      </w:r>
      <w:r w:rsidR="009E1788">
        <w:t xml:space="preserve"> En el caso de Fiñana</w:t>
      </w:r>
      <w:r w:rsidR="00700F37">
        <w:t xml:space="preserve">, la evolución temporal del flujo </w:t>
      </w:r>
      <w:r w:rsidR="0036153F">
        <w:t>es parecida, sin embargo</w:t>
      </w:r>
      <w:r w:rsidR="00914073">
        <w:t xml:space="preserve">, a diferencia de </w:t>
      </w:r>
      <w:proofErr w:type="spellStart"/>
      <w:r w:rsidR="00914073">
        <w:t>Cáñar</w:t>
      </w:r>
      <w:proofErr w:type="spellEnd"/>
      <w:r w:rsidR="00914073">
        <w:t>, los valores de los meses de otoño son más parecidos a</w:t>
      </w:r>
      <w:r w:rsidR="00A82BFD">
        <w:t xml:space="preserve"> los valores de lo meses más fríos. </w:t>
      </w:r>
      <w:r w:rsidR="008F7FBC">
        <w:t xml:space="preserve">Destaca también </w:t>
      </w:r>
      <w:r w:rsidR="008A1A35">
        <w:t xml:space="preserve">en esta parcela </w:t>
      </w:r>
      <w:r w:rsidR="008F7FBC">
        <w:t xml:space="preserve">un incremento del flujo en </w:t>
      </w:r>
      <w:r>
        <w:t>el tratamiento bajo copa en los meses de diciembre y enero.</w:t>
      </w:r>
    </w:p>
    <w:p w14:paraId="131E61F7" w14:textId="77777777" w:rsidR="000532F4" w:rsidRDefault="000532F4">
      <w:pPr>
        <w:rPr>
          <w:u w:val="single"/>
        </w:rPr>
      </w:pPr>
    </w:p>
    <w:p w14:paraId="026E6E19" w14:textId="519F4BB0" w:rsidR="00AD5204" w:rsidRDefault="00AD5204">
      <w:pPr>
        <w:rPr>
          <w:u w:val="single"/>
        </w:rPr>
      </w:pPr>
      <w:r>
        <w:rPr>
          <w:u w:val="single"/>
        </w:rPr>
        <w:t xml:space="preserve">4.2.2 Análisis </w:t>
      </w:r>
      <w:r w:rsidR="005E1D72">
        <w:rPr>
          <w:u w:val="single"/>
        </w:rPr>
        <w:t>estadístico</w:t>
      </w:r>
    </w:p>
    <w:p w14:paraId="04AC82C8" w14:textId="2208B35B" w:rsidR="003507D6" w:rsidRPr="00030ABA" w:rsidRDefault="00030ABA" w:rsidP="00857550">
      <w:pPr>
        <w:jc w:val="both"/>
      </w:pPr>
      <w:r>
        <w:t xml:space="preserve">Tras </w:t>
      </w:r>
      <w:r w:rsidR="002069B1">
        <w:t>realizar los análisis estadísticos, se ha obtenido los resultados que se pueden observar en la tabla x. Para amb</w:t>
      </w:r>
      <w:r w:rsidR="00857550">
        <w:t>a</w:t>
      </w:r>
      <w:r w:rsidR="002069B1">
        <w:t xml:space="preserve">s </w:t>
      </w:r>
      <w:r w:rsidR="00857550">
        <w:t>parcelas</w:t>
      </w:r>
      <w:r w:rsidR="002069B1">
        <w:t xml:space="preserve"> </w:t>
      </w:r>
      <w:r w:rsidR="00AC3BD5">
        <w:t xml:space="preserve">no se han podido cumplir las asunciones de normalidad y homocedasticidad con los datos obtenido ni transformándolos logarítmicamente así que optado por usar las </w:t>
      </w:r>
      <w:proofErr w:type="spellStart"/>
      <w:r w:rsidR="00AC3BD5">
        <w:t>ANOVAs</w:t>
      </w:r>
      <w:proofErr w:type="spellEnd"/>
      <w:r w:rsidR="00AC3BD5">
        <w:t xml:space="preserve"> con permutaciones. Mediante este test </w:t>
      </w:r>
      <w:r w:rsidR="005969F3">
        <w:t>estadístico</w:t>
      </w:r>
      <w:r w:rsidR="00AC3BD5">
        <w:t>, s</w:t>
      </w:r>
      <w:r w:rsidR="002069B1">
        <w:t xml:space="preserve">e han encontrado diferencias significativas entre los </w:t>
      </w:r>
      <w:r w:rsidR="00857550">
        <w:t>flujos de CO2 de los diferentes tratamientos</w:t>
      </w:r>
      <w:r w:rsidR="00AC3BD5">
        <w:t xml:space="preserve"> obteniendo el mínimo p-valor posible para la </w:t>
      </w:r>
      <w:r w:rsidR="005969F3">
        <w:t>prueba</w:t>
      </w:r>
      <w:r w:rsidR="00132E56">
        <w:t xml:space="preserve">, confirmando así </w:t>
      </w:r>
      <w:r w:rsidR="00D12026">
        <w:t>las diferencias observadas en la figura x</w:t>
      </w:r>
      <w:r w:rsidR="00132E56">
        <w:t>.</w:t>
      </w:r>
    </w:p>
    <w:p w14:paraId="0C6C8187" w14:textId="77777777" w:rsidR="00D91C37" w:rsidRDefault="00D91C37">
      <w:pPr>
        <w:rPr>
          <w:u w:val="single"/>
        </w:rPr>
      </w:pPr>
    </w:p>
    <w:tbl>
      <w:tblPr>
        <w:tblStyle w:val="Tablaconcuadrcula"/>
        <w:tblpPr w:leftFromText="141" w:rightFromText="141" w:vertAnchor="text" w:horzAnchor="margin" w:tblpY="112"/>
        <w:tblW w:w="0" w:type="auto"/>
        <w:tblLook w:val="04A0" w:firstRow="1" w:lastRow="0" w:firstColumn="1" w:lastColumn="0" w:noHBand="0" w:noVBand="1"/>
      </w:tblPr>
      <w:tblGrid>
        <w:gridCol w:w="975"/>
        <w:gridCol w:w="1612"/>
        <w:gridCol w:w="1533"/>
        <w:gridCol w:w="905"/>
        <w:gridCol w:w="704"/>
        <w:gridCol w:w="905"/>
        <w:gridCol w:w="1224"/>
        <w:gridCol w:w="1202"/>
      </w:tblGrid>
      <w:tr w:rsidR="00D12026" w14:paraId="7B5E5B66" w14:textId="77777777" w:rsidTr="00D12026">
        <w:tc>
          <w:tcPr>
            <w:tcW w:w="9060" w:type="dxa"/>
            <w:gridSpan w:val="8"/>
            <w:shd w:val="clear" w:color="auto" w:fill="A6A6A6" w:themeFill="background1" w:themeFillShade="A6"/>
          </w:tcPr>
          <w:p w14:paraId="28B3234F" w14:textId="77777777" w:rsidR="00D12026" w:rsidRPr="003F4B03" w:rsidRDefault="00D12026" w:rsidP="00D12026">
            <w:pPr>
              <w:jc w:val="center"/>
              <w:rPr>
                <w:rFonts w:cstheme="minorHAnsi"/>
                <w:b/>
                <w:bCs/>
                <w:sz w:val="20"/>
                <w:szCs w:val="20"/>
              </w:rPr>
            </w:pPr>
            <w:r w:rsidRPr="003F4B03">
              <w:rPr>
                <w:rFonts w:cstheme="minorHAnsi"/>
                <w:b/>
                <w:bCs/>
                <w:sz w:val="20"/>
                <w:szCs w:val="20"/>
              </w:rPr>
              <w:lastRenderedPageBreak/>
              <w:t>Análisis estadístico</w:t>
            </w:r>
          </w:p>
        </w:tc>
      </w:tr>
      <w:tr w:rsidR="00D12026" w14:paraId="171C2E33" w14:textId="77777777" w:rsidTr="00D12026">
        <w:tc>
          <w:tcPr>
            <w:tcW w:w="975" w:type="dxa"/>
            <w:shd w:val="clear" w:color="auto" w:fill="D0CECE" w:themeFill="background2" w:themeFillShade="E6"/>
            <w:vAlign w:val="center"/>
          </w:tcPr>
          <w:p w14:paraId="6DE53FC1" w14:textId="77777777" w:rsidR="00D12026" w:rsidRPr="003F4B03" w:rsidRDefault="00D12026" w:rsidP="00D12026">
            <w:pPr>
              <w:jc w:val="center"/>
              <w:rPr>
                <w:rFonts w:cstheme="minorHAnsi"/>
                <w:b/>
                <w:bCs/>
                <w:sz w:val="20"/>
                <w:szCs w:val="20"/>
              </w:rPr>
            </w:pPr>
            <w:r w:rsidRPr="003F4B03">
              <w:rPr>
                <w:rFonts w:cstheme="minorHAnsi"/>
                <w:b/>
                <w:bCs/>
                <w:sz w:val="20"/>
                <w:szCs w:val="20"/>
              </w:rPr>
              <w:t>Lugar</w:t>
            </w:r>
          </w:p>
        </w:tc>
        <w:tc>
          <w:tcPr>
            <w:tcW w:w="1612" w:type="dxa"/>
            <w:shd w:val="clear" w:color="auto" w:fill="D0CECE" w:themeFill="background2" w:themeFillShade="E6"/>
            <w:vAlign w:val="center"/>
          </w:tcPr>
          <w:p w14:paraId="0ECBB7F1" w14:textId="77777777" w:rsidR="00D12026" w:rsidRPr="003F4B03" w:rsidRDefault="00D12026" w:rsidP="00D12026">
            <w:pPr>
              <w:jc w:val="center"/>
              <w:rPr>
                <w:rFonts w:cstheme="minorHAnsi"/>
                <w:b/>
                <w:bCs/>
                <w:sz w:val="20"/>
                <w:szCs w:val="20"/>
              </w:rPr>
            </w:pPr>
            <w:r w:rsidRPr="003F4B03">
              <w:rPr>
                <w:rFonts w:cstheme="minorHAnsi"/>
                <w:b/>
                <w:bCs/>
                <w:sz w:val="20"/>
                <w:szCs w:val="20"/>
              </w:rPr>
              <w:t>Modelo</w:t>
            </w:r>
          </w:p>
        </w:tc>
        <w:tc>
          <w:tcPr>
            <w:tcW w:w="1533" w:type="dxa"/>
            <w:shd w:val="clear" w:color="auto" w:fill="D0CECE" w:themeFill="background2" w:themeFillShade="E6"/>
            <w:vAlign w:val="center"/>
          </w:tcPr>
          <w:p w14:paraId="385C5086" w14:textId="77777777" w:rsidR="00D12026" w:rsidRPr="003F4B03" w:rsidRDefault="00D12026" w:rsidP="00D12026">
            <w:pPr>
              <w:jc w:val="center"/>
              <w:rPr>
                <w:rFonts w:cstheme="minorHAnsi"/>
                <w:b/>
                <w:bCs/>
                <w:sz w:val="20"/>
                <w:szCs w:val="20"/>
              </w:rPr>
            </w:pPr>
            <w:r w:rsidRPr="003F4B03">
              <w:rPr>
                <w:rFonts w:cstheme="minorHAnsi"/>
                <w:b/>
                <w:bCs/>
                <w:sz w:val="20"/>
                <w:szCs w:val="20"/>
              </w:rPr>
              <w:t>Prueba</w:t>
            </w:r>
          </w:p>
        </w:tc>
        <w:tc>
          <w:tcPr>
            <w:tcW w:w="905" w:type="dxa"/>
            <w:tcBorders>
              <w:bottom w:val="single" w:sz="4" w:space="0" w:color="auto"/>
            </w:tcBorders>
            <w:shd w:val="clear" w:color="auto" w:fill="D0CECE" w:themeFill="background2" w:themeFillShade="E6"/>
            <w:vAlign w:val="center"/>
          </w:tcPr>
          <w:p w14:paraId="4889F274" w14:textId="77777777" w:rsidR="00D12026" w:rsidRPr="003F4B03" w:rsidRDefault="00D12026" w:rsidP="00D12026">
            <w:pPr>
              <w:jc w:val="center"/>
              <w:rPr>
                <w:rFonts w:cstheme="minorHAnsi"/>
                <w:b/>
                <w:bCs/>
                <w:sz w:val="20"/>
                <w:szCs w:val="20"/>
              </w:rPr>
            </w:pPr>
            <w:r w:rsidRPr="003F4B03">
              <w:rPr>
                <w:rFonts w:cstheme="minorHAnsi"/>
                <w:b/>
                <w:bCs/>
                <w:sz w:val="20"/>
                <w:szCs w:val="20"/>
              </w:rPr>
              <w:t>SS</w:t>
            </w:r>
          </w:p>
        </w:tc>
        <w:tc>
          <w:tcPr>
            <w:tcW w:w="704" w:type="dxa"/>
            <w:tcBorders>
              <w:bottom w:val="single" w:sz="4" w:space="0" w:color="auto"/>
            </w:tcBorders>
            <w:shd w:val="clear" w:color="auto" w:fill="D0CECE" w:themeFill="background2" w:themeFillShade="E6"/>
            <w:vAlign w:val="center"/>
          </w:tcPr>
          <w:p w14:paraId="6F273ACF" w14:textId="77777777" w:rsidR="00D12026" w:rsidRPr="003F4B03" w:rsidRDefault="00D12026" w:rsidP="00D12026">
            <w:pPr>
              <w:jc w:val="center"/>
              <w:rPr>
                <w:rFonts w:cstheme="minorHAnsi"/>
                <w:b/>
                <w:bCs/>
                <w:sz w:val="20"/>
                <w:szCs w:val="20"/>
              </w:rPr>
            </w:pPr>
            <w:proofErr w:type="spellStart"/>
            <w:r w:rsidRPr="003F4B03">
              <w:rPr>
                <w:rFonts w:cstheme="minorHAnsi"/>
                <w:b/>
                <w:bCs/>
                <w:sz w:val="20"/>
                <w:szCs w:val="20"/>
              </w:rPr>
              <w:t>df</w:t>
            </w:r>
            <w:proofErr w:type="spellEnd"/>
          </w:p>
        </w:tc>
        <w:tc>
          <w:tcPr>
            <w:tcW w:w="905" w:type="dxa"/>
            <w:tcBorders>
              <w:bottom w:val="single" w:sz="4" w:space="0" w:color="auto"/>
            </w:tcBorders>
            <w:shd w:val="clear" w:color="auto" w:fill="D0CECE" w:themeFill="background2" w:themeFillShade="E6"/>
            <w:vAlign w:val="center"/>
          </w:tcPr>
          <w:p w14:paraId="4F07FBE7" w14:textId="77777777" w:rsidR="00D12026" w:rsidRPr="003F4B03" w:rsidRDefault="00D12026" w:rsidP="00D12026">
            <w:pPr>
              <w:jc w:val="center"/>
              <w:rPr>
                <w:rFonts w:cstheme="minorHAnsi"/>
                <w:b/>
                <w:bCs/>
                <w:sz w:val="20"/>
                <w:szCs w:val="20"/>
              </w:rPr>
            </w:pPr>
            <w:r w:rsidRPr="003F4B03">
              <w:rPr>
                <w:rFonts w:cstheme="minorHAnsi"/>
                <w:b/>
                <w:bCs/>
                <w:sz w:val="20"/>
                <w:szCs w:val="20"/>
              </w:rPr>
              <w:t>F</w:t>
            </w:r>
          </w:p>
        </w:tc>
        <w:tc>
          <w:tcPr>
            <w:tcW w:w="1224" w:type="dxa"/>
            <w:tcBorders>
              <w:bottom w:val="single" w:sz="4" w:space="0" w:color="auto"/>
            </w:tcBorders>
            <w:shd w:val="clear" w:color="auto" w:fill="D0CECE" w:themeFill="background2" w:themeFillShade="E6"/>
            <w:vAlign w:val="center"/>
          </w:tcPr>
          <w:p w14:paraId="0057AB8E" w14:textId="77777777" w:rsidR="00D12026" w:rsidRPr="003F4B03" w:rsidRDefault="00D12026" w:rsidP="00D12026">
            <w:pPr>
              <w:jc w:val="center"/>
              <w:rPr>
                <w:rFonts w:cstheme="minorHAnsi"/>
                <w:b/>
                <w:bCs/>
                <w:sz w:val="20"/>
                <w:szCs w:val="20"/>
              </w:rPr>
            </w:pPr>
            <w:proofErr w:type="spellStart"/>
            <w:r w:rsidRPr="003F4B03">
              <w:rPr>
                <w:rFonts w:cstheme="minorHAnsi"/>
                <w:b/>
                <w:bCs/>
                <w:sz w:val="20"/>
                <w:szCs w:val="20"/>
              </w:rPr>
              <w:t>parametric</w:t>
            </w:r>
            <w:proofErr w:type="spellEnd"/>
            <w:r w:rsidRPr="003F4B03">
              <w:rPr>
                <w:rFonts w:cstheme="minorHAnsi"/>
                <w:b/>
                <w:bCs/>
                <w:sz w:val="20"/>
                <w:szCs w:val="20"/>
              </w:rPr>
              <w:t xml:space="preserve"> P (&gt;F)</w:t>
            </w:r>
          </w:p>
        </w:tc>
        <w:tc>
          <w:tcPr>
            <w:tcW w:w="1202" w:type="dxa"/>
            <w:tcBorders>
              <w:bottom w:val="single" w:sz="4" w:space="0" w:color="auto"/>
            </w:tcBorders>
            <w:shd w:val="clear" w:color="auto" w:fill="D0CECE" w:themeFill="background2" w:themeFillShade="E6"/>
            <w:vAlign w:val="center"/>
          </w:tcPr>
          <w:p w14:paraId="3E5D29DF" w14:textId="77777777" w:rsidR="00D12026" w:rsidRPr="003F4B03" w:rsidRDefault="00D12026" w:rsidP="00D12026">
            <w:pPr>
              <w:jc w:val="center"/>
              <w:rPr>
                <w:rFonts w:cstheme="minorHAnsi"/>
                <w:b/>
                <w:bCs/>
                <w:sz w:val="20"/>
                <w:szCs w:val="20"/>
              </w:rPr>
            </w:pPr>
            <w:proofErr w:type="spellStart"/>
            <w:r w:rsidRPr="003F4B03">
              <w:rPr>
                <w:rFonts w:cstheme="minorHAnsi"/>
                <w:b/>
                <w:bCs/>
                <w:sz w:val="20"/>
                <w:szCs w:val="20"/>
              </w:rPr>
              <w:t>resampled</w:t>
            </w:r>
            <w:proofErr w:type="spellEnd"/>
            <w:r w:rsidRPr="003F4B03">
              <w:rPr>
                <w:rFonts w:cstheme="minorHAnsi"/>
                <w:b/>
                <w:bCs/>
                <w:sz w:val="20"/>
                <w:szCs w:val="20"/>
              </w:rPr>
              <w:t xml:space="preserve"> P (&gt;F)</w:t>
            </w:r>
          </w:p>
        </w:tc>
      </w:tr>
      <w:tr w:rsidR="00D12026" w14:paraId="55B2981E" w14:textId="77777777" w:rsidTr="00D12026">
        <w:tc>
          <w:tcPr>
            <w:tcW w:w="975" w:type="dxa"/>
            <w:shd w:val="clear" w:color="auto" w:fill="FFD966" w:themeFill="accent4" w:themeFillTint="99"/>
            <w:vAlign w:val="center"/>
          </w:tcPr>
          <w:p w14:paraId="2F2528C1" w14:textId="77777777" w:rsidR="00D12026" w:rsidRPr="003F4B03" w:rsidRDefault="00D12026" w:rsidP="00D12026">
            <w:pPr>
              <w:jc w:val="center"/>
              <w:rPr>
                <w:rFonts w:cstheme="minorHAnsi"/>
                <w:b/>
                <w:bCs/>
                <w:sz w:val="20"/>
                <w:szCs w:val="20"/>
              </w:rPr>
            </w:pPr>
            <w:proofErr w:type="spellStart"/>
            <w:r w:rsidRPr="003F4B03">
              <w:rPr>
                <w:rFonts w:cstheme="minorHAnsi"/>
                <w:b/>
                <w:bCs/>
                <w:sz w:val="20"/>
                <w:szCs w:val="20"/>
              </w:rPr>
              <w:t>Cáñar</w:t>
            </w:r>
            <w:proofErr w:type="spellEnd"/>
          </w:p>
        </w:tc>
        <w:tc>
          <w:tcPr>
            <w:tcW w:w="1612" w:type="dxa"/>
            <w:vAlign w:val="center"/>
          </w:tcPr>
          <w:p w14:paraId="3F993FDE" w14:textId="77777777" w:rsidR="00D12026" w:rsidRPr="003F4B03" w:rsidRDefault="00D12026" w:rsidP="00D12026">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Tratamiento</w:t>
            </w:r>
          </w:p>
        </w:tc>
        <w:tc>
          <w:tcPr>
            <w:tcW w:w="1533" w:type="dxa"/>
            <w:tcBorders>
              <w:bottom w:val="single" w:sz="4" w:space="0" w:color="auto"/>
            </w:tcBorders>
            <w:vAlign w:val="center"/>
          </w:tcPr>
          <w:p w14:paraId="7533F39F" w14:textId="77777777" w:rsidR="00D12026" w:rsidRPr="003F4B03" w:rsidRDefault="00D12026" w:rsidP="00D12026">
            <w:pPr>
              <w:jc w:val="center"/>
              <w:rPr>
                <w:rFonts w:cstheme="minorHAnsi"/>
                <w:sz w:val="20"/>
                <w:szCs w:val="20"/>
              </w:rPr>
            </w:pPr>
            <w:r w:rsidRPr="003F4B03">
              <w:rPr>
                <w:rFonts w:cstheme="minorHAnsi"/>
                <w:sz w:val="20"/>
                <w:szCs w:val="20"/>
              </w:rPr>
              <w:t>ANOVA con permutaciones</w:t>
            </w:r>
          </w:p>
        </w:tc>
        <w:tc>
          <w:tcPr>
            <w:tcW w:w="905" w:type="dxa"/>
            <w:tcBorders>
              <w:bottom w:val="single" w:sz="4" w:space="0" w:color="auto"/>
              <w:right w:val="nil"/>
            </w:tcBorders>
            <w:vAlign w:val="center"/>
          </w:tcPr>
          <w:p w14:paraId="65162201" w14:textId="77777777" w:rsidR="00D12026" w:rsidRPr="003F4B03" w:rsidRDefault="00D12026" w:rsidP="00D12026">
            <w:pPr>
              <w:jc w:val="center"/>
              <w:rPr>
                <w:rFonts w:cstheme="minorHAnsi"/>
                <w:sz w:val="20"/>
                <w:szCs w:val="20"/>
              </w:rPr>
            </w:pPr>
            <w:r w:rsidRPr="003F4B03">
              <w:rPr>
                <w:rFonts w:cstheme="minorHAnsi"/>
                <w:sz w:val="20"/>
                <w:szCs w:val="20"/>
              </w:rPr>
              <w:t>127,2</w:t>
            </w:r>
          </w:p>
        </w:tc>
        <w:tc>
          <w:tcPr>
            <w:tcW w:w="704" w:type="dxa"/>
            <w:tcBorders>
              <w:left w:val="nil"/>
              <w:bottom w:val="single" w:sz="4" w:space="0" w:color="auto"/>
              <w:right w:val="nil"/>
            </w:tcBorders>
            <w:vAlign w:val="center"/>
          </w:tcPr>
          <w:p w14:paraId="1D237B53" w14:textId="77777777" w:rsidR="00D12026" w:rsidRPr="003F4B03" w:rsidRDefault="00D12026" w:rsidP="00D12026">
            <w:pPr>
              <w:jc w:val="center"/>
              <w:rPr>
                <w:rFonts w:cstheme="minorHAnsi"/>
                <w:sz w:val="20"/>
                <w:szCs w:val="20"/>
              </w:rPr>
            </w:pPr>
            <w:r w:rsidRPr="003F4B03">
              <w:rPr>
                <w:rFonts w:cstheme="minorHAnsi"/>
                <w:sz w:val="20"/>
                <w:szCs w:val="20"/>
              </w:rPr>
              <w:t>1</w:t>
            </w:r>
          </w:p>
        </w:tc>
        <w:tc>
          <w:tcPr>
            <w:tcW w:w="905" w:type="dxa"/>
            <w:tcBorders>
              <w:left w:val="nil"/>
              <w:bottom w:val="single" w:sz="4" w:space="0" w:color="auto"/>
              <w:right w:val="nil"/>
            </w:tcBorders>
            <w:vAlign w:val="center"/>
          </w:tcPr>
          <w:p w14:paraId="753ED566" w14:textId="77777777" w:rsidR="00D12026" w:rsidRPr="003F4B03" w:rsidRDefault="00D12026" w:rsidP="00D12026">
            <w:pPr>
              <w:jc w:val="center"/>
              <w:rPr>
                <w:rFonts w:cstheme="minorHAnsi"/>
                <w:sz w:val="20"/>
                <w:szCs w:val="20"/>
              </w:rPr>
            </w:pPr>
            <w:r w:rsidRPr="003F4B03">
              <w:rPr>
                <w:rFonts w:cstheme="minorHAnsi"/>
                <w:sz w:val="20"/>
                <w:szCs w:val="20"/>
              </w:rPr>
              <w:t>60,4</w:t>
            </w:r>
          </w:p>
        </w:tc>
        <w:tc>
          <w:tcPr>
            <w:tcW w:w="1224" w:type="dxa"/>
            <w:tcBorders>
              <w:left w:val="nil"/>
              <w:bottom w:val="single" w:sz="4" w:space="0" w:color="auto"/>
              <w:right w:val="nil"/>
            </w:tcBorders>
            <w:vAlign w:val="center"/>
          </w:tcPr>
          <w:p w14:paraId="068D9761" w14:textId="77777777" w:rsidR="00D12026" w:rsidRPr="003F4B03" w:rsidRDefault="00D12026" w:rsidP="00D12026">
            <w:pPr>
              <w:jc w:val="center"/>
              <w:rPr>
                <w:rFonts w:cstheme="minorHAnsi"/>
                <w:sz w:val="20"/>
                <w:szCs w:val="20"/>
              </w:rPr>
            </w:pPr>
            <w:r w:rsidRPr="003F4B03">
              <w:rPr>
                <w:rFonts w:cstheme="minorHAnsi"/>
                <w:sz w:val="20"/>
                <w:szCs w:val="20"/>
              </w:rPr>
              <w:t>3,204 · 10</w:t>
            </w:r>
            <w:r w:rsidRPr="003F4B03">
              <w:rPr>
                <w:rFonts w:cstheme="minorHAnsi"/>
                <w:sz w:val="20"/>
                <w:szCs w:val="20"/>
                <w:vertAlign w:val="superscript"/>
              </w:rPr>
              <w:t>-13</w:t>
            </w:r>
          </w:p>
        </w:tc>
        <w:tc>
          <w:tcPr>
            <w:tcW w:w="1202" w:type="dxa"/>
            <w:tcBorders>
              <w:left w:val="nil"/>
              <w:right w:val="single" w:sz="4" w:space="0" w:color="auto"/>
            </w:tcBorders>
            <w:vAlign w:val="center"/>
          </w:tcPr>
          <w:p w14:paraId="00F51851" w14:textId="77777777" w:rsidR="00D12026" w:rsidRPr="003F4B03" w:rsidRDefault="00D12026" w:rsidP="00D12026">
            <w:pPr>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r w:rsidR="00D12026" w14:paraId="68E67B95" w14:textId="77777777" w:rsidTr="00D12026">
        <w:tc>
          <w:tcPr>
            <w:tcW w:w="975" w:type="dxa"/>
            <w:shd w:val="clear" w:color="auto" w:fill="9CC2E5" w:themeFill="accent5" w:themeFillTint="99"/>
            <w:vAlign w:val="center"/>
          </w:tcPr>
          <w:p w14:paraId="3F8295AF" w14:textId="77777777" w:rsidR="00D12026" w:rsidRPr="003F4B03" w:rsidRDefault="00D12026" w:rsidP="00D12026">
            <w:pPr>
              <w:jc w:val="center"/>
              <w:rPr>
                <w:rFonts w:cstheme="minorHAnsi"/>
                <w:b/>
                <w:bCs/>
                <w:sz w:val="20"/>
                <w:szCs w:val="20"/>
              </w:rPr>
            </w:pPr>
            <w:r w:rsidRPr="003F4B03">
              <w:rPr>
                <w:rFonts w:cstheme="minorHAnsi"/>
                <w:b/>
                <w:bCs/>
                <w:sz w:val="20"/>
                <w:szCs w:val="20"/>
              </w:rPr>
              <w:t>Fiñana</w:t>
            </w:r>
          </w:p>
        </w:tc>
        <w:tc>
          <w:tcPr>
            <w:tcW w:w="1612" w:type="dxa"/>
            <w:vAlign w:val="center"/>
          </w:tcPr>
          <w:p w14:paraId="0FB53744" w14:textId="77777777" w:rsidR="00D12026" w:rsidRPr="003F4B03" w:rsidRDefault="00D12026" w:rsidP="00D12026">
            <w:pPr>
              <w:jc w:val="center"/>
              <w:rPr>
                <w:rFonts w:cstheme="minorHAnsi"/>
                <w:sz w:val="20"/>
                <w:szCs w:val="20"/>
              </w:rPr>
            </w:pPr>
            <w:r w:rsidRPr="003F4B03">
              <w:rPr>
                <w:rFonts w:cstheme="minorHAnsi"/>
                <w:sz w:val="20"/>
                <w:szCs w:val="20"/>
              </w:rPr>
              <w:t>F</w:t>
            </w:r>
            <w:r w:rsidRPr="003F4B03">
              <w:rPr>
                <w:rFonts w:cstheme="minorHAnsi"/>
                <w:sz w:val="20"/>
                <w:szCs w:val="20"/>
                <w:vertAlign w:val="subscript"/>
              </w:rPr>
              <w:t>CO2</w:t>
            </w:r>
            <w:r w:rsidRPr="003F4B03">
              <w:rPr>
                <w:rFonts w:cstheme="minorHAnsi"/>
                <w:sz w:val="20"/>
                <w:szCs w:val="20"/>
              </w:rPr>
              <w:t>~Tratamiento</w:t>
            </w:r>
          </w:p>
        </w:tc>
        <w:tc>
          <w:tcPr>
            <w:tcW w:w="1533" w:type="dxa"/>
            <w:tcBorders>
              <w:right w:val="single" w:sz="4" w:space="0" w:color="auto"/>
            </w:tcBorders>
            <w:vAlign w:val="center"/>
          </w:tcPr>
          <w:p w14:paraId="3615D344" w14:textId="77777777" w:rsidR="00D12026" w:rsidRPr="003F4B03" w:rsidRDefault="00D12026" w:rsidP="00D12026">
            <w:pPr>
              <w:jc w:val="center"/>
              <w:rPr>
                <w:rFonts w:cstheme="minorHAnsi"/>
                <w:sz w:val="20"/>
                <w:szCs w:val="20"/>
              </w:rPr>
            </w:pPr>
            <w:r w:rsidRPr="003F4B03">
              <w:rPr>
                <w:rFonts w:cstheme="minorHAnsi"/>
                <w:sz w:val="20"/>
                <w:szCs w:val="20"/>
              </w:rPr>
              <w:t>ANOVA con permutaciones</w:t>
            </w:r>
          </w:p>
        </w:tc>
        <w:tc>
          <w:tcPr>
            <w:tcW w:w="905" w:type="dxa"/>
            <w:tcBorders>
              <w:left w:val="single" w:sz="4" w:space="0" w:color="auto"/>
              <w:right w:val="nil"/>
            </w:tcBorders>
            <w:vAlign w:val="center"/>
          </w:tcPr>
          <w:p w14:paraId="7E56ADF1" w14:textId="77777777" w:rsidR="00D12026" w:rsidRPr="003F4B03" w:rsidRDefault="00D12026" w:rsidP="00D12026">
            <w:pPr>
              <w:jc w:val="center"/>
              <w:rPr>
                <w:rFonts w:cstheme="minorHAnsi"/>
                <w:sz w:val="20"/>
                <w:szCs w:val="20"/>
              </w:rPr>
            </w:pPr>
            <w:r w:rsidRPr="003F4B03">
              <w:rPr>
                <w:rFonts w:cstheme="minorHAnsi"/>
                <w:sz w:val="20"/>
                <w:szCs w:val="20"/>
              </w:rPr>
              <w:t>29,23</w:t>
            </w:r>
          </w:p>
        </w:tc>
        <w:tc>
          <w:tcPr>
            <w:tcW w:w="704" w:type="dxa"/>
            <w:tcBorders>
              <w:left w:val="nil"/>
              <w:right w:val="nil"/>
            </w:tcBorders>
            <w:vAlign w:val="center"/>
          </w:tcPr>
          <w:p w14:paraId="5E5BF960" w14:textId="77777777" w:rsidR="00D12026" w:rsidRPr="003F4B03" w:rsidRDefault="00D12026" w:rsidP="00D12026">
            <w:pPr>
              <w:jc w:val="center"/>
              <w:rPr>
                <w:rFonts w:cstheme="minorHAnsi"/>
                <w:sz w:val="20"/>
                <w:szCs w:val="20"/>
              </w:rPr>
            </w:pPr>
            <w:r w:rsidRPr="003F4B03">
              <w:rPr>
                <w:rFonts w:cstheme="minorHAnsi"/>
                <w:sz w:val="20"/>
                <w:szCs w:val="20"/>
              </w:rPr>
              <w:t>1</w:t>
            </w:r>
          </w:p>
        </w:tc>
        <w:tc>
          <w:tcPr>
            <w:tcW w:w="905" w:type="dxa"/>
            <w:tcBorders>
              <w:left w:val="nil"/>
              <w:right w:val="nil"/>
            </w:tcBorders>
            <w:vAlign w:val="center"/>
          </w:tcPr>
          <w:p w14:paraId="097AB76A" w14:textId="77777777" w:rsidR="00D12026" w:rsidRPr="003F4B03" w:rsidRDefault="00D12026" w:rsidP="00D12026">
            <w:pPr>
              <w:jc w:val="center"/>
              <w:rPr>
                <w:rFonts w:cstheme="minorHAnsi"/>
                <w:sz w:val="20"/>
                <w:szCs w:val="20"/>
              </w:rPr>
            </w:pPr>
            <w:r w:rsidRPr="003F4B03">
              <w:rPr>
                <w:rFonts w:cstheme="minorHAnsi"/>
                <w:sz w:val="20"/>
                <w:szCs w:val="20"/>
              </w:rPr>
              <w:t>26,35</w:t>
            </w:r>
          </w:p>
        </w:tc>
        <w:tc>
          <w:tcPr>
            <w:tcW w:w="1224" w:type="dxa"/>
            <w:tcBorders>
              <w:left w:val="nil"/>
              <w:right w:val="nil"/>
            </w:tcBorders>
            <w:vAlign w:val="center"/>
          </w:tcPr>
          <w:p w14:paraId="43DB0153" w14:textId="77777777" w:rsidR="00D12026" w:rsidRPr="003F4B03" w:rsidRDefault="00D12026" w:rsidP="00D12026">
            <w:pPr>
              <w:jc w:val="center"/>
              <w:rPr>
                <w:rFonts w:cstheme="minorHAnsi"/>
                <w:sz w:val="20"/>
                <w:szCs w:val="20"/>
              </w:rPr>
            </w:pPr>
            <w:r w:rsidRPr="003F4B03">
              <w:rPr>
                <w:rFonts w:cstheme="minorHAnsi"/>
                <w:sz w:val="20"/>
                <w:szCs w:val="20"/>
              </w:rPr>
              <w:t>6,852 · 10</w:t>
            </w:r>
            <w:r w:rsidRPr="003F4B03">
              <w:rPr>
                <w:rFonts w:cstheme="minorHAnsi"/>
                <w:sz w:val="20"/>
                <w:szCs w:val="20"/>
                <w:vertAlign w:val="superscript"/>
              </w:rPr>
              <w:t>-7</w:t>
            </w:r>
          </w:p>
        </w:tc>
        <w:tc>
          <w:tcPr>
            <w:tcW w:w="1202" w:type="dxa"/>
            <w:tcBorders>
              <w:left w:val="nil"/>
            </w:tcBorders>
            <w:vAlign w:val="center"/>
          </w:tcPr>
          <w:p w14:paraId="43CEA03F" w14:textId="77777777" w:rsidR="00D12026" w:rsidRPr="003F4B03" w:rsidRDefault="00D12026" w:rsidP="00D12026">
            <w:pPr>
              <w:jc w:val="center"/>
              <w:rPr>
                <w:rFonts w:cstheme="minorHAnsi"/>
                <w:sz w:val="20"/>
                <w:szCs w:val="20"/>
              </w:rPr>
            </w:pPr>
            <w:r w:rsidRPr="003F4B03">
              <w:rPr>
                <w:rFonts w:cstheme="minorHAnsi"/>
                <w:sz w:val="20"/>
                <w:szCs w:val="20"/>
              </w:rPr>
              <w:t>2 · 10</w:t>
            </w:r>
            <w:r w:rsidRPr="003F4B03">
              <w:rPr>
                <w:rFonts w:cstheme="minorHAnsi"/>
                <w:sz w:val="20"/>
                <w:szCs w:val="20"/>
                <w:vertAlign w:val="superscript"/>
              </w:rPr>
              <w:t>-4</w:t>
            </w:r>
          </w:p>
        </w:tc>
      </w:tr>
    </w:tbl>
    <w:p w14:paraId="3B3D4BCE" w14:textId="77777777" w:rsidR="00D91C37" w:rsidRPr="00AD5204" w:rsidRDefault="00D91C37">
      <w:pPr>
        <w:rPr>
          <w:u w:val="single"/>
        </w:rPr>
      </w:pPr>
    </w:p>
    <w:p w14:paraId="77401D9A" w14:textId="6D1FF624" w:rsidR="00476240" w:rsidRDefault="002244AA">
      <w:pPr>
        <w:rPr>
          <w:b/>
          <w:bCs/>
        </w:rPr>
      </w:pPr>
      <w:r>
        <w:rPr>
          <w:b/>
          <w:bCs/>
        </w:rPr>
        <w:t xml:space="preserve">4.3 Experimentación </w:t>
      </w:r>
      <w:r w:rsidR="002309A3">
        <w:rPr>
          <w:b/>
          <w:bCs/>
        </w:rPr>
        <w:t>con teledetección</w:t>
      </w:r>
    </w:p>
    <w:p w14:paraId="722D7E74" w14:textId="4A57BFA8" w:rsidR="00094904" w:rsidRPr="00FB7D37" w:rsidRDefault="00094904" w:rsidP="00094904">
      <w:pPr>
        <w:jc w:val="both"/>
      </w:pPr>
      <w:r>
        <w:t xml:space="preserve">Los resultados de la experimentación </w:t>
      </w:r>
      <w:r w:rsidR="00137DB1">
        <w:t xml:space="preserve">con teledetección </w:t>
      </w:r>
      <w:r>
        <w:t xml:space="preserve">han sido representados en </w:t>
      </w:r>
      <w:r w:rsidR="00D96AA4">
        <w:t>tres</w:t>
      </w:r>
      <w:r>
        <w:t xml:space="preserve"> apartados, el primero, “Variabilidad estacional”, refleja la variación de los valores de </w:t>
      </w:r>
      <w:r w:rsidR="004A431F">
        <w:t>los</w:t>
      </w:r>
      <w:r>
        <w:t xml:space="preserve"> índices</w:t>
      </w:r>
      <w:r w:rsidR="004A431F">
        <w:t xml:space="preserve"> obtenidos con SENTINEL-2</w:t>
      </w:r>
      <w:r>
        <w:t xml:space="preserve"> (variable respuesta) a través del tiempo en función del</w:t>
      </w:r>
      <w:r w:rsidR="009E4D8E">
        <w:t xml:space="preserve"> sitio y</w:t>
      </w:r>
      <w:r>
        <w:t xml:space="preserve"> tratamiento aplicado (variable independiente) y el segundo representa las diferencias y/o similitudes estadísticas entre los grupos de datos</w:t>
      </w:r>
      <w:r w:rsidR="00F9362A">
        <w:t xml:space="preserve"> para cada índice</w:t>
      </w:r>
      <w:r>
        <w:t>.</w:t>
      </w:r>
      <w:r w:rsidR="00D96AA4">
        <w:t xml:space="preserve"> Por último, el tercero </w:t>
      </w:r>
      <w:r w:rsidR="004A431F">
        <w:t xml:space="preserve">muestra </w:t>
      </w:r>
      <w:r w:rsidR="00223939">
        <w:t>los datos obtenido con Landsat 9.</w:t>
      </w:r>
    </w:p>
    <w:p w14:paraId="7D2B0A6D" w14:textId="50375126" w:rsidR="00F9362A" w:rsidRDefault="002309A3">
      <w:pPr>
        <w:rPr>
          <w:u w:val="single"/>
        </w:rPr>
      </w:pPr>
      <w:r>
        <w:rPr>
          <w:u w:val="single"/>
        </w:rPr>
        <w:t>4.3 Variabilidad estacional</w:t>
      </w:r>
    </w:p>
    <w:p w14:paraId="3A734125" w14:textId="5875EAD8" w:rsidR="001F0AEE" w:rsidRDefault="001F0AEE">
      <w:pPr>
        <w:rPr>
          <w:u w:val="single"/>
        </w:rPr>
      </w:pPr>
      <w:r>
        <w:rPr>
          <w:u w:val="single"/>
        </w:rPr>
        <w:t>4.3.1 Índices de veg</w:t>
      </w:r>
      <w:r w:rsidR="009E48CE">
        <w:rPr>
          <w:u w:val="single"/>
        </w:rPr>
        <w:t>e</w:t>
      </w:r>
      <w:r>
        <w:rPr>
          <w:u w:val="single"/>
        </w:rPr>
        <w:t>tación</w:t>
      </w:r>
    </w:p>
    <w:p w14:paraId="2DCBCC47" w14:textId="77777777" w:rsidR="002065BC" w:rsidRDefault="002065BC" w:rsidP="00F46BAC">
      <w:pPr>
        <w:jc w:val="both"/>
      </w:pPr>
      <w:r>
        <w:t>E</w:t>
      </w:r>
      <w:r w:rsidR="007658B9">
        <w:t xml:space="preserve">n la figura x podemos observar </w:t>
      </w:r>
      <w:r w:rsidR="008E6886">
        <w:t>la variación de los valores a través del tiempo en función del sitio y tratamiento aplicado de los índices de vegetación: NDVI</w:t>
      </w:r>
      <w:r w:rsidR="000F508C">
        <w:t xml:space="preserve"> (Figura x a) y EVI (figura x b).</w:t>
      </w:r>
      <w:r w:rsidR="00373FC6">
        <w:t xml:space="preserve"> </w:t>
      </w:r>
    </w:p>
    <w:p w14:paraId="46D9CB01" w14:textId="0F267FEB" w:rsidR="006B1389" w:rsidRDefault="006B1389" w:rsidP="00F46BAC">
      <w:pPr>
        <w:jc w:val="both"/>
      </w:pPr>
      <w:r>
        <w:rPr>
          <w:b/>
          <w:bCs/>
          <w:noProof/>
        </w:rPr>
        <w:drawing>
          <wp:anchor distT="0" distB="0" distL="114300" distR="114300" simplePos="0" relativeHeight="251655168" behindDoc="0" locked="0" layoutInCell="1" allowOverlap="1" wp14:anchorId="5013E352" wp14:editId="0309BF1C">
            <wp:simplePos x="0" y="0"/>
            <wp:positionH relativeFrom="margin">
              <wp:align>right</wp:align>
            </wp:positionH>
            <wp:positionV relativeFrom="paragraph">
              <wp:posOffset>1178560</wp:posOffset>
            </wp:positionV>
            <wp:extent cx="5759450" cy="3912235"/>
            <wp:effectExtent l="0" t="0" r="0" b="0"/>
            <wp:wrapSquare wrapText="bothSides"/>
            <wp:docPr id="114090728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07288" name="Imagen 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759450" cy="3912235"/>
                    </a:xfrm>
                    <a:prstGeom prst="rect">
                      <a:avLst/>
                    </a:prstGeom>
                    <a:noFill/>
                  </pic:spPr>
                </pic:pic>
              </a:graphicData>
            </a:graphic>
            <wp14:sizeRelH relativeFrom="margin">
              <wp14:pctWidth>0</wp14:pctWidth>
            </wp14:sizeRelH>
            <wp14:sizeRelV relativeFrom="margin">
              <wp14:pctHeight>0</wp14:pctHeight>
            </wp14:sizeRelV>
          </wp:anchor>
        </w:drawing>
      </w:r>
      <w:r w:rsidR="002065BC">
        <w:t>En primer lugar, s</w:t>
      </w:r>
      <w:r w:rsidR="00373FC6">
        <w:t xml:space="preserve">e puede observar </w:t>
      </w:r>
      <w:r w:rsidR="00585EE2">
        <w:t>cómo</w:t>
      </w:r>
      <w:r w:rsidR="00373FC6">
        <w:t xml:space="preserve"> los valores de los diferentes grupos presentan una evolución temporal similar en ambos índices</w:t>
      </w:r>
      <w:r w:rsidR="00F84D84">
        <w:t xml:space="preserve">. </w:t>
      </w:r>
      <w:r w:rsidR="00AA0E99">
        <w:t xml:space="preserve">Durante los meses de mayo a </w:t>
      </w:r>
      <w:r w:rsidR="00F46BAC">
        <w:t xml:space="preserve">octubre la parcela de </w:t>
      </w:r>
      <w:proofErr w:type="spellStart"/>
      <w:r w:rsidR="00F46BAC">
        <w:t>Cáñar</w:t>
      </w:r>
      <w:proofErr w:type="spellEnd"/>
      <w:r w:rsidR="00F46BAC">
        <w:t xml:space="preserve"> </w:t>
      </w:r>
      <w:r w:rsidR="003638ED" w:rsidRPr="00F97783">
        <w:t>(</w:t>
      </w:r>
      <w:r w:rsidR="003638ED">
        <w:rPr>
          <w:i/>
          <w:iCs/>
        </w:rPr>
        <w:t xml:space="preserve">Quercus </w:t>
      </w:r>
      <w:proofErr w:type="spellStart"/>
      <w:r w:rsidR="003638ED">
        <w:rPr>
          <w:i/>
          <w:iCs/>
        </w:rPr>
        <w:t>p</w:t>
      </w:r>
      <w:r w:rsidR="00B80F1F">
        <w:rPr>
          <w:i/>
          <w:iCs/>
        </w:rPr>
        <w:t>y</w:t>
      </w:r>
      <w:r w:rsidR="003638ED">
        <w:rPr>
          <w:i/>
          <w:iCs/>
        </w:rPr>
        <w:t>renaica</w:t>
      </w:r>
      <w:proofErr w:type="spellEnd"/>
      <w:r w:rsidR="00F97783">
        <w:t>)</w:t>
      </w:r>
      <w:r w:rsidR="003638ED">
        <w:rPr>
          <w:i/>
          <w:iCs/>
        </w:rPr>
        <w:t xml:space="preserve"> </w:t>
      </w:r>
      <w:r w:rsidR="00F46BAC">
        <w:t xml:space="preserve">muestra valores más elevados que la parcela de Fiñana </w:t>
      </w:r>
      <w:r w:rsidR="003638ED">
        <w:t>(</w:t>
      </w:r>
      <w:r w:rsidR="00F97783">
        <w:rPr>
          <w:i/>
          <w:iCs/>
        </w:rPr>
        <w:t xml:space="preserve">Quercus </w:t>
      </w:r>
      <w:proofErr w:type="spellStart"/>
      <w:r w:rsidR="00F97783">
        <w:rPr>
          <w:i/>
          <w:iCs/>
        </w:rPr>
        <w:t>ilex</w:t>
      </w:r>
      <w:proofErr w:type="spellEnd"/>
      <w:r w:rsidR="00F97783">
        <w:t>)</w:t>
      </w:r>
      <w:r w:rsidR="000B33F8">
        <w:t xml:space="preserve"> en ambos tratamientos.</w:t>
      </w:r>
      <w:r w:rsidR="00F97783">
        <w:t xml:space="preserve"> </w:t>
      </w:r>
      <w:r w:rsidR="000B33F8">
        <w:t>E</w:t>
      </w:r>
      <w:r w:rsidR="00F97783">
        <w:t>n cambio, a partir de noviembre hasta mayo</w:t>
      </w:r>
      <w:r w:rsidR="008A10CF">
        <w:t xml:space="preserve">, los valores de los índices </w:t>
      </w:r>
      <w:r w:rsidR="009B52D7">
        <w:t>disminuyen</w:t>
      </w:r>
      <w:r w:rsidR="008A10CF">
        <w:t xml:space="preserve"> en</w:t>
      </w:r>
      <w:r w:rsidR="00F97783">
        <w:t xml:space="preserve"> </w:t>
      </w:r>
      <w:r w:rsidR="00AD3CD6">
        <w:t xml:space="preserve">la </w:t>
      </w:r>
      <w:r w:rsidR="008A10CF">
        <w:t xml:space="preserve">parcela de la especie de hoja caduca, </w:t>
      </w:r>
      <w:r w:rsidR="008A10CF">
        <w:rPr>
          <w:i/>
          <w:iCs/>
        </w:rPr>
        <w:t>Quercus pirenaica</w:t>
      </w:r>
      <w:r w:rsidR="009B52D7">
        <w:rPr>
          <w:i/>
          <w:iCs/>
        </w:rPr>
        <w:t>,</w:t>
      </w:r>
      <w:r w:rsidR="008A10CF">
        <w:rPr>
          <w:i/>
          <w:iCs/>
        </w:rPr>
        <w:t xml:space="preserve"> </w:t>
      </w:r>
      <w:r w:rsidR="008A10CF">
        <w:t xml:space="preserve">y aumentan en la </w:t>
      </w:r>
      <w:r w:rsidR="00AD3CD6">
        <w:t xml:space="preserve">parcela de la especie de </w:t>
      </w:r>
      <w:r w:rsidR="00AD3CD6">
        <w:lastRenderedPageBreak/>
        <w:t xml:space="preserve">hoja perenne, </w:t>
      </w:r>
      <w:r w:rsidR="00B80F1F">
        <w:rPr>
          <w:i/>
          <w:iCs/>
        </w:rPr>
        <w:t xml:space="preserve">Quercus </w:t>
      </w:r>
      <w:proofErr w:type="spellStart"/>
      <w:r w:rsidR="00E85754">
        <w:rPr>
          <w:i/>
          <w:iCs/>
        </w:rPr>
        <w:t>ilex</w:t>
      </w:r>
      <w:proofErr w:type="spellEnd"/>
      <w:r w:rsidR="00AD3CD6">
        <w:t>, presenta</w:t>
      </w:r>
      <w:r w:rsidR="009B52D7">
        <w:t>ndo esta segunda especie</w:t>
      </w:r>
      <w:r w:rsidR="00AD3CD6">
        <w:t xml:space="preserve"> valores más elevados</w:t>
      </w:r>
      <w:r w:rsidR="009B52D7">
        <w:t xml:space="preserve"> durante este período de tiempo.</w:t>
      </w:r>
    </w:p>
    <w:p w14:paraId="30CD93A6" w14:textId="1089BB58" w:rsidR="00F871AA" w:rsidRPr="008A10CF" w:rsidRDefault="00F871AA" w:rsidP="00F46BAC">
      <w:pPr>
        <w:jc w:val="both"/>
      </w:pPr>
      <w:r>
        <w:t xml:space="preserve">En segundo lugar, se puede apreciar como </w:t>
      </w:r>
      <w:r w:rsidR="00490268">
        <w:t>en</w:t>
      </w:r>
      <w:r>
        <w:t xml:space="preserve"> ambas parcelas hay una diferencia</w:t>
      </w:r>
      <w:r w:rsidR="000205DC">
        <w:t xml:space="preserve"> </w:t>
      </w:r>
      <w:r w:rsidR="00490268">
        <w:t xml:space="preserve">de valores entre </w:t>
      </w:r>
      <w:r w:rsidR="003519E7">
        <w:t>los dos</w:t>
      </w:r>
      <w:r w:rsidR="00490268">
        <w:t xml:space="preserve"> tratamientos, teniendo</w:t>
      </w:r>
      <w:r w:rsidR="000205DC">
        <w:t>,</w:t>
      </w:r>
      <w:r w:rsidR="00490268">
        <w:t xml:space="preserve"> </w:t>
      </w:r>
      <w:r w:rsidR="00B85DF3">
        <w:t>en la mayoría de las fechas</w:t>
      </w:r>
      <w:r w:rsidR="000205DC">
        <w:t>,</w:t>
      </w:r>
      <w:r w:rsidR="00B85DF3">
        <w:t xml:space="preserve"> el tratamiento bajo copa valores más elevados </w:t>
      </w:r>
      <w:r w:rsidR="00E574DF">
        <w:t xml:space="preserve"> de NVDI y EVI </w:t>
      </w:r>
      <w:r w:rsidR="00B85DF3">
        <w:t>que el tratamiento con suelo desnudo.</w:t>
      </w:r>
      <w:r w:rsidR="002455B8">
        <w:t xml:space="preserve"> En la parcela de </w:t>
      </w:r>
      <w:proofErr w:type="spellStart"/>
      <w:r w:rsidR="002455B8">
        <w:t>Cáñar</w:t>
      </w:r>
      <w:proofErr w:type="spellEnd"/>
      <w:r w:rsidR="002455B8">
        <w:t xml:space="preserve"> esta diferencia es más notoria durante los meses</w:t>
      </w:r>
      <w:r w:rsidR="00195C75">
        <w:t xml:space="preserve"> más cálidos</w:t>
      </w:r>
      <w:r w:rsidR="002455B8">
        <w:t xml:space="preserve"> </w:t>
      </w:r>
      <w:r w:rsidR="00E574DF">
        <w:t>(</w:t>
      </w:r>
      <w:r w:rsidR="002455B8">
        <w:t>mayo</w:t>
      </w:r>
      <w:r w:rsidR="00E574DF">
        <w:t>-</w:t>
      </w:r>
      <w:r w:rsidR="004976EF">
        <w:t>octubre</w:t>
      </w:r>
      <w:r w:rsidR="00E574DF">
        <w:t>)</w:t>
      </w:r>
      <w:r w:rsidR="002455B8">
        <w:t xml:space="preserve"> y </w:t>
      </w:r>
      <w:r w:rsidR="00195C75">
        <w:t xml:space="preserve">menos notoria durante los meses </w:t>
      </w:r>
      <w:r w:rsidR="00843066">
        <w:t xml:space="preserve">más fríos de </w:t>
      </w:r>
      <w:r w:rsidR="004976EF">
        <w:t>(noviembre-</w:t>
      </w:r>
      <w:r w:rsidR="00843066">
        <w:t>abril</w:t>
      </w:r>
      <w:r w:rsidR="004976EF">
        <w:t>)</w:t>
      </w:r>
      <w:r w:rsidR="00953373">
        <w:t>. En la parcela de Fiñana, en cambio, este fenómeno se da al revés</w:t>
      </w:r>
      <w:r w:rsidR="00927DBA">
        <w:t xml:space="preserve"> y solo para los valores del NDVI</w:t>
      </w:r>
      <w:r w:rsidR="00C92F43">
        <w:t xml:space="preserve">, durante los meses </w:t>
      </w:r>
      <w:r w:rsidR="00C22EDE">
        <w:t>más</w:t>
      </w:r>
      <w:r w:rsidR="00C92F43">
        <w:t xml:space="preserve"> cálidos no hay tanta diferencia entre tratamientos y durante </w:t>
      </w:r>
      <w:r w:rsidR="00C22EDE">
        <w:t>los</w:t>
      </w:r>
      <w:r w:rsidR="00C92F43">
        <w:t xml:space="preserve"> meses más fríos si se pueden apreciar mejor</w:t>
      </w:r>
      <w:r w:rsidR="008B7E16">
        <w:t>. Para el caso del EVI no se aprecian tan claramente estas diferencias</w:t>
      </w:r>
      <w:r w:rsidR="000E4BF9">
        <w:t>.</w:t>
      </w:r>
    </w:p>
    <w:p w14:paraId="02967F41" w14:textId="0FA54CCB" w:rsidR="002244AA" w:rsidRDefault="002244AA">
      <w:pPr>
        <w:rPr>
          <w:b/>
          <w:bCs/>
        </w:rPr>
      </w:pPr>
    </w:p>
    <w:p w14:paraId="3B8582EC" w14:textId="6A936299" w:rsidR="00476240" w:rsidRPr="008847D4" w:rsidRDefault="009E48CE">
      <w:pPr>
        <w:rPr>
          <w:b/>
          <w:bCs/>
        </w:rPr>
      </w:pPr>
      <w:r>
        <w:rPr>
          <w:u w:val="single"/>
        </w:rPr>
        <w:t xml:space="preserve">4.3.2 Índices de </w:t>
      </w:r>
      <w:r w:rsidR="007D6B04">
        <w:rPr>
          <w:u w:val="single"/>
        </w:rPr>
        <w:t>humedad</w:t>
      </w:r>
      <w:r w:rsidR="00A75326">
        <w:rPr>
          <w:u w:val="single"/>
        </w:rPr>
        <w:t xml:space="preserve"> y albedo</w:t>
      </w:r>
    </w:p>
    <w:p w14:paraId="5AE7EDB9" w14:textId="6E5A095F" w:rsidR="0048230C" w:rsidRDefault="0048230C" w:rsidP="0048230C">
      <w:pPr>
        <w:jc w:val="both"/>
      </w:pPr>
      <w:r>
        <w:t>En la figura x podemos observar la variación de los valores a través del tiempo en función del sitio y tratamiento aplicado de los índices de humedad y el albedo: LSWI (Figura x a), NDWI (figura x b) y el albedo.</w:t>
      </w:r>
    </w:p>
    <w:p w14:paraId="67483B57" w14:textId="7C7DACDD" w:rsidR="0048230C" w:rsidRPr="005A0F36" w:rsidRDefault="00A224C2" w:rsidP="0048230C">
      <w:pPr>
        <w:jc w:val="both"/>
      </w:pPr>
      <w:r>
        <w:rPr>
          <w:b/>
          <w:bCs/>
          <w:noProof/>
        </w:rPr>
        <w:drawing>
          <wp:anchor distT="0" distB="0" distL="114300" distR="114300" simplePos="0" relativeHeight="251656192" behindDoc="0" locked="0" layoutInCell="1" allowOverlap="1" wp14:anchorId="5D2D0FE7" wp14:editId="21743B0A">
            <wp:simplePos x="0" y="0"/>
            <wp:positionH relativeFrom="margin">
              <wp:align>right</wp:align>
            </wp:positionH>
            <wp:positionV relativeFrom="paragraph">
              <wp:posOffset>1558809</wp:posOffset>
            </wp:positionV>
            <wp:extent cx="5745480" cy="3925570"/>
            <wp:effectExtent l="0" t="0" r="7620" b="0"/>
            <wp:wrapSquare wrapText="bothSides"/>
            <wp:docPr id="1057690392"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90392" name="Imagen 1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45480" cy="3925570"/>
                    </a:xfrm>
                    <a:prstGeom prst="rect">
                      <a:avLst/>
                    </a:prstGeom>
                    <a:noFill/>
                  </pic:spPr>
                </pic:pic>
              </a:graphicData>
            </a:graphic>
            <wp14:sizeRelH relativeFrom="margin">
              <wp14:pctWidth>0</wp14:pctWidth>
            </wp14:sizeRelH>
            <wp14:sizeRelV relativeFrom="margin">
              <wp14:pctHeight>0</wp14:pctHeight>
            </wp14:sizeRelV>
          </wp:anchor>
        </w:drawing>
      </w:r>
      <w:r w:rsidR="009E0B03">
        <w:t xml:space="preserve">En primer lugar, si observamos </w:t>
      </w:r>
      <w:r w:rsidR="005C1A8C">
        <w:t>el LSWI</w:t>
      </w:r>
      <w:r w:rsidR="003104E0">
        <w:t xml:space="preserve">, </w:t>
      </w:r>
      <w:r w:rsidR="005C1A8C">
        <w:t xml:space="preserve">podemos ver que durante los meses </w:t>
      </w:r>
      <w:r w:rsidR="002970B3">
        <w:t xml:space="preserve">más cálidos (mayo-octubre) </w:t>
      </w:r>
      <w:r w:rsidR="00DE05DC">
        <w:t xml:space="preserve">todos los grupos </w:t>
      </w:r>
      <w:r w:rsidR="003D01DD">
        <w:t xml:space="preserve">muestran valores </w:t>
      </w:r>
      <w:r w:rsidR="00354166">
        <w:t xml:space="preserve">muy similares entre sí. A partir de noviembre, </w:t>
      </w:r>
      <w:r w:rsidR="00C13B5C">
        <w:t xml:space="preserve">ambas parcelas </w:t>
      </w:r>
      <w:r w:rsidR="000B3C20">
        <w:t xml:space="preserve">divergen en cuanto sus valores. </w:t>
      </w:r>
      <w:r w:rsidR="004E1F86">
        <w:t xml:space="preserve">En el caso de </w:t>
      </w:r>
      <w:proofErr w:type="spellStart"/>
      <w:r w:rsidR="004E1F86">
        <w:t>Cáñar</w:t>
      </w:r>
      <w:proofErr w:type="spellEnd"/>
      <w:r w:rsidR="004E1F86">
        <w:t xml:space="preserve"> (</w:t>
      </w:r>
      <w:r w:rsidR="004E1F86">
        <w:rPr>
          <w:i/>
          <w:iCs/>
        </w:rPr>
        <w:t xml:space="preserve">Quercus </w:t>
      </w:r>
      <w:proofErr w:type="spellStart"/>
      <w:r w:rsidR="004E1F86">
        <w:rPr>
          <w:i/>
          <w:iCs/>
        </w:rPr>
        <w:t>pyrenaica</w:t>
      </w:r>
      <w:proofErr w:type="spellEnd"/>
      <w:r w:rsidR="004E1F86">
        <w:t>)</w:t>
      </w:r>
      <w:r w:rsidR="00973F3D">
        <w:t xml:space="preserve">, los valores descienden en 0.2 puntos </w:t>
      </w:r>
      <w:r w:rsidR="00106301">
        <w:t>exceptuando un per</w:t>
      </w:r>
      <w:r w:rsidR="00A87B18">
        <w:t>i</w:t>
      </w:r>
      <w:r w:rsidR="00106301">
        <w:t>odo de enero a mediados de</w:t>
      </w:r>
      <w:r w:rsidR="008448ED">
        <w:t xml:space="preserve"> febrero</w:t>
      </w:r>
      <w:r w:rsidR="00B20D8B">
        <w:t xml:space="preserve"> </w:t>
      </w:r>
      <w:r w:rsidR="00106301">
        <w:t>que presenta valores cercanos a 0</w:t>
      </w:r>
      <w:r w:rsidR="00E8284B">
        <w:t xml:space="preserve"> y un incremento </w:t>
      </w:r>
      <w:r w:rsidR="00DE4502">
        <w:t>repentino a finales de marzo en el tratamiento de suelo desnudo. En el caso de Fiñana</w:t>
      </w:r>
      <w:r w:rsidR="005A0F36">
        <w:t xml:space="preserve"> (</w:t>
      </w:r>
      <w:r w:rsidR="005A0F36">
        <w:rPr>
          <w:i/>
          <w:iCs/>
        </w:rPr>
        <w:t xml:space="preserve">Quercus </w:t>
      </w:r>
      <w:proofErr w:type="spellStart"/>
      <w:r w:rsidR="005A0F36">
        <w:rPr>
          <w:i/>
          <w:iCs/>
        </w:rPr>
        <w:t>ilex</w:t>
      </w:r>
      <w:proofErr w:type="spellEnd"/>
      <w:r w:rsidR="005A0F36">
        <w:t xml:space="preserve">), </w:t>
      </w:r>
      <w:r w:rsidR="00A87B18">
        <w:t>los valores aumentan durante el periodo de invierno</w:t>
      </w:r>
      <w:r w:rsidR="00BF4B13">
        <w:t>,</w:t>
      </w:r>
      <w:r w:rsidR="00A87B18">
        <w:t xml:space="preserve"> </w:t>
      </w:r>
      <w:r w:rsidR="00EF5527">
        <w:t xml:space="preserve">con </w:t>
      </w:r>
      <w:r w:rsidR="00BF4B13">
        <w:t xml:space="preserve">dos marcados picos en diciembre y al finales de enero, para acabar </w:t>
      </w:r>
      <w:r w:rsidR="00523260">
        <w:t>descendiendo</w:t>
      </w:r>
      <w:r w:rsidR="00BF4B13">
        <w:t xml:space="preserve"> durante los meses de primavera </w:t>
      </w:r>
      <w:r w:rsidR="00523260">
        <w:t>hasta llegar a los valores iniciales.</w:t>
      </w:r>
      <w:r w:rsidR="00347535">
        <w:t xml:space="preserve"> En cuanto a los tratamientos, podemos ver que para este índice las diferencias </w:t>
      </w:r>
      <w:r w:rsidR="00347535">
        <w:lastRenderedPageBreak/>
        <w:t>entre ellos son menos notorias</w:t>
      </w:r>
      <w:r w:rsidR="00EE40AC">
        <w:t>. Se puede apreciar una mayor diferencia en el caso de Fiñana, teniendo valores superiores el tratamiento de suelo desnudo.</w:t>
      </w:r>
    </w:p>
    <w:p w14:paraId="27BC6C08" w14:textId="7B096488" w:rsidR="00B36F61" w:rsidRDefault="00E11EEC" w:rsidP="00EE40AC">
      <w:pPr>
        <w:jc w:val="both"/>
        <w:rPr>
          <w:noProof/>
        </w:rPr>
      </w:pPr>
      <w:r>
        <w:t>A continuación, podemos observar el índice NDWI</w:t>
      </w:r>
      <w:r w:rsidR="003724CC">
        <w:t xml:space="preserve"> que tiene una tendencia similar al LSWI pero con algunas diferencias. </w:t>
      </w:r>
      <w:r w:rsidR="00B054E6">
        <w:t xml:space="preserve">En primera instancia, </w:t>
      </w:r>
      <w:r w:rsidR="00CD66BD">
        <w:t>al igual que en el LSWI, todos los grupos presentan una evolución estable durante los meses más cálidos (mayo-noviembre) pero</w:t>
      </w:r>
      <w:r w:rsidR="008A5037">
        <w:t>,</w:t>
      </w:r>
      <w:r w:rsidR="00CD66BD">
        <w:t xml:space="preserve"> a </w:t>
      </w:r>
      <w:r w:rsidR="00EE40AC">
        <w:t>diferencia</w:t>
      </w:r>
      <w:r w:rsidR="00CD66BD">
        <w:t xml:space="preserve"> de este, los grupos presentan mayor</w:t>
      </w:r>
      <w:r w:rsidR="00EA3FAE">
        <w:t>es</w:t>
      </w:r>
      <w:r w:rsidR="00CD66BD">
        <w:t xml:space="preserve"> diferencia</w:t>
      </w:r>
      <w:r w:rsidR="00EA3FAE">
        <w:t>s</w:t>
      </w:r>
      <w:r w:rsidR="00CD66BD">
        <w:t xml:space="preserve"> entre </w:t>
      </w:r>
      <w:r w:rsidR="00815319">
        <w:t>sí</w:t>
      </w:r>
      <w:r w:rsidR="00EA3FAE">
        <w:t xml:space="preserve">, </w:t>
      </w:r>
      <w:r w:rsidR="00815319">
        <w:t>teniendo la parcela de Fiñana (</w:t>
      </w:r>
      <w:r w:rsidR="00815319">
        <w:rPr>
          <w:i/>
          <w:iCs/>
        </w:rPr>
        <w:t xml:space="preserve">Quercus </w:t>
      </w:r>
      <w:proofErr w:type="spellStart"/>
      <w:r w:rsidR="00815319">
        <w:rPr>
          <w:i/>
          <w:iCs/>
        </w:rPr>
        <w:t>ilex</w:t>
      </w:r>
      <w:proofErr w:type="spellEnd"/>
      <w:r w:rsidR="00815319">
        <w:t>) valores super</w:t>
      </w:r>
      <w:r w:rsidR="000F1987">
        <w:t xml:space="preserve">iores </w:t>
      </w:r>
      <w:r w:rsidR="008C3E76">
        <w:t>a</w:t>
      </w:r>
      <w:r w:rsidR="000F1987">
        <w:t xml:space="preserve"> la parcela de </w:t>
      </w:r>
      <w:proofErr w:type="spellStart"/>
      <w:r w:rsidR="000F1987">
        <w:t>Cáñar</w:t>
      </w:r>
      <w:proofErr w:type="spellEnd"/>
      <w:r w:rsidR="000F1987">
        <w:t xml:space="preserve"> (</w:t>
      </w:r>
      <w:r w:rsidR="000F1987">
        <w:rPr>
          <w:i/>
          <w:iCs/>
        </w:rPr>
        <w:t xml:space="preserve">Quercus </w:t>
      </w:r>
      <w:proofErr w:type="spellStart"/>
      <w:r w:rsidR="000F1987">
        <w:rPr>
          <w:i/>
          <w:iCs/>
        </w:rPr>
        <w:t>pyrenaica</w:t>
      </w:r>
      <w:proofErr w:type="spellEnd"/>
      <w:r w:rsidR="000F1987">
        <w:t xml:space="preserve">) </w:t>
      </w:r>
      <w:r w:rsidR="008B7739">
        <w:t xml:space="preserve">y teniendo los tratamientos de suelo desnudo de cada parcela valores mayores </w:t>
      </w:r>
      <w:r w:rsidR="008C3E76">
        <w:t>que</w:t>
      </w:r>
      <w:r w:rsidR="008B7739">
        <w:t xml:space="preserve"> los tratamientos bajo copa.</w:t>
      </w:r>
      <w:r w:rsidR="006C74B7">
        <w:t xml:space="preserve"> Por otro lado, los meses fríos presentan una evolución prácticamente inversa al LSWI. </w:t>
      </w:r>
      <w:r w:rsidR="00473809">
        <w:t xml:space="preserve">En </w:t>
      </w:r>
      <w:proofErr w:type="spellStart"/>
      <w:r w:rsidR="00473809">
        <w:t>Cáñar</w:t>
      </w:r>
      <w:proofErr w:type="spellEnd"/>
      <w:r w:rsidR="00473809">
        <w:t>, los valores de NWDI incremen</w:t>
      </w:r>
      <w:r w:rsidR="00F01FE4">
        <w:t xml:space="preserve">tan </w:t>
      </w:r>
      <w:r w:rsidR="004110DF">
        <w:t>de forma general</w:t>
      </w:r>
      <w:r w:rsidR="008B092B">
        <w:t>, a diferencia de los de LSWI</w:t>
      </w:r>
      <w:r w:rsidR="004110DF">
        <w:t>. Destaca</w:t>
      </w:r>
      <w:r w:rsidR="0034512D">
        <w:t xml:space="preserve"> un</w:t>
      </w:r>
      <w:r w:rsidR="00F01FE4">
        <w:t xml:space="preserve"> marcado per</w:t>
      </w:r>
      <w:r w:rsidR="000566A1">
        <w:t>íodo de valores superiores de mitad del mes de enero a mitad del mes de febrero</w:t>
      </w:r>
      <w:r w:rsidR="0034512D">
        <w:t xml:space="preserve"> y</w:t>
      </w:r>
      <w:r w:rsidR="0034512D" w:rsidRPr="0034512D">
        <w:t xml:space="preserve"> </w:t>
      </w:r>
      <w:r w:rsidR="0034512D">
        <w:t>dos pequeño picos, en noviembre y a mitad de marzo.</w:t>
      </w:r>
      <w:r w:rsidR="00BD6D12">
        <w:t xml:space="preserve"> </w:t>
      </w:r>
      <w:r w:rsidR="008B092B">
        <w:t>En Fiñana, a diferencia del LSWI, los valores disminuyen</w:t>
      </w:r>
      <w:r w:rsidR="00312EE8">
        <w:t xml:space="preserve"> de forma general </w:t>
      </w:r>
      <w:r w:rsidR="00B07A1A">
        <w:t>durante los meses de invierno, para retomar una tendencia alcista durante los meses de primavera. Por otro lado, en este índice si podemos observar diferencias algo más marcadas entre tratamientos.</w:t>
      </w:r>
      <w:r w:rsidR="00484954">
        <w:t xml:space="preserve"> Como en el NWDI, en ambas parcelas los tratamientos de suelo desnudo </w:t>
      </w:r>
      <w:r w:rsidR="00DB6ABE">
        <w:t>reflejan valores superiores respecto a los tratamientos bajo copa</w:t>
      </w:r>
      <w:r w:rsidR="00887D74">
        <w:t xml:space="preserve"> de forma general durante todo el año, siendo esa diferencia un poco mayor o menor según la época del año.</w:t>
      </w:r>
    </w:p>
    <w:p w14:paraId="19B11F79" w14:textId="77777777" w:rsidR="005A3E66" w:rsidRDefault="008C3E76" w:rsidP="00EE40AC">
      <w:pPr>
        <w:jc w:val="both"/>
      </w:pPr>
      <w:r>
        <w:rPr>
          <w:b/>
          <w:bCs/>
          <w:noProof/>
        </w:rPr>
        <w:drawing>
          <wp:anchor distT="0" distB="0" distL="114300" distR="114300" simplePos="0" relativeHeight="251662336" behindDoc="0" locked="0" layoutInCell="1" allowOverlap="1" wp14:anchorId="45762CB6" wp14:editId="240CFDE0">
            <wp:simplePos x="0" y="0"/>
            <wp:positionH relativeFrom="margin">
              <wp:align>right</wp:align>
            </wp:positionH>
            <wp:positionV relativeFrom="paragraph">
              <wp:posOffset>1529080</wp:posOffset>
            </wp:positionV>
            <wp:extent cx="5756910" cy="1974215"/>
            <wp:effectExtent l="0" t="0" r="0" b="6985"/>
            <wp:wrapSquare wrapText="bothSides"/>
            <wp:docPr id="156715477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54772" name="Imagen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4" r="114" b="49999"/>
                    <a:stretch/>
                  </pic:blipFill>
                  <pic:spPr bwMode="auto">
                    <a:xfrm>
                      <a:off x="0" y="0"/>
                      <a:ext cx="5756910" cy="1974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Por último,</w:t>
      </w:r>
      <w:r w:rsidR="007675D3">
        <w:t xml:space="preserve"> en la figura x podemos encontrar la evolución temporal del Albedo en el tiempo para los diferentes grupos. </w:t>
      </w:r>
      <w:r w:rsidR="000942FF">
        <w:t xml:space="preserve">La mayor parte del tiempo los valores de este se mantienen estables entre el 0,1 y el 0,2, pero </w:t>
      </w:r>
      <w:r w:rsidR="008876CC">
        <w:t xml:space="preserve">en determinadas fechas </w:t>
      </w:r>
      <w:r w:rsidR="00EE6D74">
        <w:t xml:space="preserve">la parcela de </w:t>
      </w:r>
      <w:proofErr w:type="spellStart"/>
      <w:r w:rsidR="00EE6D74">
        <w:t>Cá</w:t>
      </w:r>
      <w:r w:rsidR="007516F7">
        <w:t>ñar</w:t>
      </w:r>
      <w:proofErr w:type="spellEnd"/>
      <w:r w:rsidR="007516F7">
        <w:t xml:space="preserve"> presenta picos. Se puede observar dos pequeños picos en octubre y noviembre</w:t>
      </w:r>
      <w:r w:rsidR="003835D5">
        <w:t>, además de un período más prolongado de valores altos entre finales de enero y mediados de febrero</w:t>
      </w:r>
      <w:r w:rsidR="008E5D25">
        <w:t>, seguido por otro pico intenso en el tratamiento de suelo solo presente en el tratamiento de suelo desnudo.</w:t>
      </w:r>
    </w:p>
    <w:p w14:paraId="1BA397D3" w14:textId="77777777" w:rsidR="005A3E66" w:rsidRDefault="005A3E66" w:rsidP="00EE40AC">
      <w:pPr>
        <w:jc w:val="both"/>
      </w:pPr>
    </w:p>
    <w:p w14:paraId="130C3A28" w14:textId="77777777" w:rsidR="005A3E66" w:rsidRDefault="005A3E66" w:rsidP="00EE40AC">
      <w:pPr>
        <w:jc w:val="both"/>
      </w:pPr>
    </w:p>
    <w:p w14:paraId="7C906944" w14:textId="64A69761" w:rsidR="00DB3724" w:rsidRDefault="00DB3724" w:rsidP="00DB3724">
      <w:pPr>
        <w:rPr>
          <w:u w:val="single"/>
        </w:rPr>
      </w:pPr>
      <w:r>
        <w:rPr>
          <w:u w:val="single"/>
        </w:rPr>
        <w:t>4.3.2 Análisis estadístico</w:t>
      </w:r>
    </w:p>
    <w:p w14:paraId="4B2348DE" w14:textId="4378FA07" w:rsidR="00DB3724" w:rsidRPr="00030ABA" w:rsidRDefault="00DB3724" w:rsidP="00DB3724">
      <w:pPr>
        <w:jc w:val="both"/>
      </w:pPr>
      <w:r>
        <w:t xml:space="preserve">Tras realizar los análisis estadísticos, se ha obtenido los resultados que se pueden observar en la tabla x. Si </w:t>
      </w:r>
      <w:r w:rsidR="00BE2CC8">
        <w:t xml:space="preserve">observamos en primer lugar, el caso de </w:t>
      </w:r>
      <w:proofErr w:type="spellStart"/>
      <w:r w:rsidR="00BE2CC8">
        <w:t>Cáñar</w:t>
      </w:r>
      <w:proofErr w:type="spellEnd"/>
      <w:r w:rsidR="00BE2CC8">
        <w:t xml:space="preserve">, podemos </w:t>
      </w:r>
      <w:r w:rsidR="00144E06">
        <w:t>observar cómo ninguna índice espectral muestra diferencias significativas entre el tratamiento bajo copa y el tratamiento suelo desnudo</w:t>
      </w:r>
      <w:r w:rsidR="00760919">
        <w:t>, siendo el NDWI el que muestra un p-valor más reducido</w:t>
      </w:r>
      <w:r w:rsidR="008D0D5E">
        <w:t xml:space="preserve"> y casi significativo</w:t>
      </w:r>
      <w:r w:rsidR="00144E06">
        <w:t>.</w:t>
      </w:r>
      <w:r w:rsidR="00133967">
        <w:t xml:space="preserve"> </w:t>
      </w:r>
      <w:r w:rsidR="008D0D5E">
        <w:t>La situación de Fiñana</w:t>
      </w:r>
      <w:r w:rsidR="00133967">
        <w:t>, en cambio,</w:t>
      </w:r>
      <w:r w:rsidR="005012C8">
        <w:t xml:space="preserve"> </w:t>
      </w:r>
      <w:r w:rsidR="000C4438">
        <w:t xml:space="preserve">es totalmente diferente, todos los </w:t>
      </w:r>
      <w:r w:rsidR="008A6E2D">
        <w:t xml:space="preserve">índices espectrales presentan diferencias significativas entre tratamientos </w:t>
      </w:r>
      <w:r w:rsidR="004233F9">
        <w:t>exceptuando el LSWI.</w:t>
      </w:r>
    </w:p>
    <w:p w14:paraId="70B60BCB" w14:textId="77777777" w:rsidR="004B01F3" w:rsidRDefault="004B01F3" w:rsidP="00EE40AC">
      <w:pPr>
        <w:jc w:val="both"/>
      </w:pPr>
    </w:p>
    <w:tbl>
      <w:tblPr>
        <w:tblStyle w:val="Tablaconcuadrcula"/>
        <w:tblpPr w:leftFromText="141" w:rightFromText="141" w:vertAnchor="text" w:horzAnchor="margin" w:tblpY="56"/>
        <w:tblW w:w="0" w:type="auto"/>
        <w:tblLook w:val="04A0" w:firstRow="1" w:lastRow="0" w:firstColumn="1" w:lastColumn="0" w:noHBand="0" w:noVBand="1"/>
      </w:tblPr>
      <w:tblGrid>
        <w:gridCol w:w="771"/>
        <w:gridCol w:w="899"/>
        <w:gridCol w:w="1916"/>
        <w:gridCol w:w="1557"/>
        <w:gridCol w:w="425"/>
        <w:gridCol w:w="773"/>
        <w:gridCol w:w="1375"/>
        <w:gridCol w:w="1344"/>
      </w:tblGrid>
      <w:tr w:rsidR="004233F9" w14:paraId="189C779A" w14:textId="77777777" w:rsidTr="00537A93">
        <w:trPr>
          <w:trHeight w:val="416"/>
        </w:trPr>
        <w:tc>
          <w:tcPr>
            <w:tcW w:w="0" w:type="auto"/>
            <w:gridSpan w:val="8"/>
            <w:tcBorders>
              <w:top w:val="single" w:sz="4" w:space="0" w:color="auto"/>
              <w:left w:val="single" w:sz="4" w:space="0" w:color="auto"/>
              <w:bottom w:val="single" w:sz="4" w:space="0" w:color="auto"/>
            </w:tcBorders>
            <w:shd w:val="clear" w:color="auto" w:fill="A6A6A6" w:themeFill="background1" w:themeFillShade="A6"/>
            <w:vAlign w:val="center"/>
          </w:tcPr>
          <w:p w14:paraId="5E590833" w14:textId="77777777" w:rsidR="004233F9" w:rsidRPr="00233C6C" w:rsidRDefault="004233F9" w:rsidP="004233F9">
            <w:pPr>
              <w:jc w:val="center"/>
              <w:rPr>
                <w:b/>
                <w:bCs/>
                <w:sz w:val="20"/>
                <w:szCs w:val="20"/>
              </w:rPr>
            </w:pPr>
            <w:r w:rsidRPr="00233C6C">
              <w:rPr>
                <w:b/>
                <w:bCs/>
                <w:sz w:val="20"/>
                <w:szCs w:val="20"/>
              </w:rPr>
              <w:lastRenderedPageBreak/>
              <w:t>Análisis estadístico</w:t>
            </w:r>
          </w:p>
        </w:tc>
      </w:tr>
      <w:tr w:rsidR="00A5243B" w14:paraId="4F8E3FCF" w14:textId="77777777" w:rsidTr="00FB7B1B">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45A51813" w14:textId="77777777" w:rsidR="004233F9" w:rsidRPr="00233C6C" w:rsidRDefault="004233F9" w:rsidP="004233F9">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69997587" w14:textId="77777777" w:rsidR="004233F9" w:rsidRPr="00233C6C" w:rsidRDefault="004233F9" w:rsidP="004233F9">
            <w:pPr>
              <w:jc w:val="center"/>
              <w:rPr>
                <w:b/>
                <w:bCs/>
                <w:sz w:val="20"/>
                <w:szCs w:val="20"/>
              </w:rPr>
            </w:pPr>
            <w:r w:rsidRPr="00233C6C">
              <w:rPr>
                <w:b/>
                <w:bCs/>
                <w:sz w:val="20"/>
                <w:szCs w:val="20"/>
              </w:rPr>
              <w:t>Variable</w:t>
            </w:r>
          </w:p>
        </w:tc>
        <w:tc>
          <w:tcPr>
            <w:tcW w:w="0" w:type="auto"/>
            <w:shd w:val="clear" w:color="auto" w:fill="D0CECE" w:themeFill="background2" w:themeFillShade="E6"/>
            <w:vAlign w:val="center"/>
          </w:tcPr>
          <w:p w14:paraId="3F3EBA13" w14:textId="77777777" w:rsidR="004233F9" w:rsidRPr="00233C6C" w:rsidRDefault="004233F9" w:rsidP="004233F9">
            <w:pPr>
              <w:jc w:val="center"/>
              <w:rPr>
                <w:b/>
                <w:bCs/>
                <w:sz w:val="20"/>
                <w:szCs w:val="20"/>
              </w:rPr>
            </w:pPr>
            <w:r w:rsidRPr="00233C6C">
              <w:rPr>
                <w:b/>
                <w:bCs/>
                <w:sz w:val="20"/>
                <w:szCs w:val="20"/>
              </w:rPr>
              <w:t>Prueba</w:t>
            </w:r>
          </w:p>
        </w:tc>
        <w:tc>
          <w:tcPr>
            <w:tcW w:w="1557" w:type="dxa"/>
            <w:tcBorders>
              <w:bottom w:val="single" w:sz="4" w:space="0" w:color="auto"/>
            </w:tcBorders>
            <w:shd w:val="clear" w:color="auto" w:fill="D0CECE" w:themeFill="background2" w:themeFillShade="E6"/>
            <w:vAlign w:val="center"/>
          </w:tcPr>
          <w:p w14:paraId="6475324F" w14:textId="77777777" w:rsidR="004233F9" w:rsidRPr="00233C6C" w:rsidRDefault="004233F9" w:rsidP="004233F9">
            <w:pPr>
              <w:jc w:val="center"/>
              <w:rPr>
                <w:b/>
                <w:bCs/>
                <w:sz w:val="20"/>
                <w:szCs w:val="20"/>
              </w:rPr>
            </w:pPr>
            <w:r w:rsidRPr="00233C6C">
              <w:rPr>
                <w:b/>
                <w:bCs/>
                <w:sz w:val="20"/>
                <w:szCs w:val="20"/>
              </w:rPr>
              <w:t>SS</w:t>
            </w:r>
          </w:p>
        </w:tc>
        <w:tc>
          <w:tcPr>
            <w:tcW w:w="425" w:type="dxa"/>
            <w:tcBorders>
              <w:bottom w:val="single" w:sz="4" w:space="0" w:color="auto"/>
            </w:tcBorders>
            <w:shd w:val="clear" w:color="auto" w:fill="D0CECE" w:themeFill="background2" w:themeFillShade="E6"/>
            <w:vAlign w:val="center"/>
          </w:tcPr>
          <w:p w14:paraId="7F17DE82" w14:textId="77777777" w:rsidR="004233F9" w:rsidRPr="00233C6C" w:rsidRDefault="004233F9" w:rsidP="004233F9">
            <w:pPr>
              <w:jc w:val="center"/>
              <w:rPr>
                <w:b/>
                <w:bCs/>
                <w:sz w:val="20"/>
                <w:szCs w:val="20"/>
              </w:rPr>
            </w:pPr>
            <w:proofErr w:type="spellStart"/>
            <w:r w:rsidRPr="00233C6C">
              <w:rPr>
                <w:b/>
                <w:bCs/>
                <w:sz w:val="20"/>
                <w:szCs w:val="20"/>
              </w:rPr>
              <w:t>df</w:t>
            </w:r>
            <w:proofErr w:type="spellEnd"/>
          </w:p>
        </w:tc>
        <w:tc>
          <w:tcPr>
            <w:tcW w:w="0" w:type="auto"/>
            <w:tcBorders>
              <w:bottom w:val="single" w:sz="4" w:space="0" w:color="auto"/>
            </w:tcBorders>
            <w:shd w:val="clear" w:color="auto" w:fill="D0CECE" w:themeFill="background2" w:themeFillShade="E6"/>
            <w:vAlign w:val="center"/>
          </w:tcPr>
          <w:p w14:paraId="51C00AF3" w14:textId="77777777" w:rsidR="004233F9" w:rsidRPr="00233C6C" w:rsidRDefault="004233F9" w:rsidP="004233F9">
            <w:pPr>
              <w:jc w:val="center"/>
              <w:rPr>
                <w:b/>
                <w:bCs/>
                <w:sz w:val="20"/>
                <w:szCs w:val="20"/>
              </w:rPr>
            </w:pPr>
            <w:r w:rsidRPr="00233C6C">
              <w:rPr>
                <w:b/>
                <w:bCs/>
                <w:sz w:val="20"/>
                <w:szCs w:val="20"/>
              </w:rPr>
              <w:t>F</w:t>
            </w:r>
          </w:p>
        </w:tc>
        <w:tc>
          <w:tcPr>
            <w:tcW w:w="0" w:type="auto"/>
            <w:tcBorders>
              <w:bottom w:val="single" w:sz="4" w:space="0" w:color="auto"/>
            </w:tcBorders>
            <w:shd w:val="clear" w:color="auto" w:fill="D0CECE" w:themeFill="background2" w:themeFillShade="E6"/>
            <w:vAlign w:val="center"/>
          </w:tcPr>
          <w:p w14:paraId="4F70F181" w14:textId="77777777" w:rsidR="004233F9" w:rsidRPr="00233C6C" w:rsidRDefault="004233F9" w:rsidP="004233F9">
            <w:pPr>
              <w:jc w:val="center"/>
              <w:rPr>
                <w:b/>
                <w:bCs/>
                <w:sz w:val="20"/>
                <w:szCs w:val="20"/>
              </w:rPr>
            </w:pPr>
            <w:proofErr w:type="spellStart"/>
            <w:r w:rsidRPr="00233C6C">
              <w:rPr>
                <w:b/>
                <w:bCs/>
                <w:sz w:val="20"/>
                <w:szCs w:val="20"/>
              </w:rPr>
              <w:t>parametric</w:t>
            </w:r>
            <w:proofErr w:type="spellEnd"/>
            <w:r w:rsidRPr="00233C6C">
              <w:rPr>
                <w:b/>
                <w:bCs/>
                <w:sz w:val="20"/>
                <w:szCs w:val="20"/>
              </w:rPr>
              <w:t xml:space="preserve"> P (&gt;F)</w:t>
            </w:r>
          </w:p>
        </w:tc>
        <w:tc>
          <w:tcPr>
            <w:tcW w:w="0" w:type="auto"/>
            <w:shd w:val="clear" w:color="auto" w:fill="D0CECE" w:themeFill="background2" w:themeFillShade="E6"/>
            <w:vAlign w:val="center"/>
          </w:tcPr>
          <w:p w14:paraId="3AEDCAEA" w14:textId="77777777" w:rsidR="004233F9" w:rsidRPr="00233C6C" w:rsidRDefault="004233F9" w:rsidP="004233F9">
            <w:pPr>
              <w:jc w:val="center"/>
              <w:rPr>
                <w:b/>
                <w:bCs/>
                <w:sz w:val="20"/>
                <w:szCs w:val="20"/>
              </w:rPr>
            </w:pPr>
            <w:proofErr w:type="spellStart"/>
            <w:r w:rsidRPr="00233C6C">
              <w:rPr>
                <w:b/>
                <w:bCs/>
                <w:sz w:val="20"/>
                <w:szCs w:val="20"/>
              </w:rPr>
              <w:t>resampled</w:t>
            </w:r>
            <w:proofErr w:type="spellEnd"/>
            <w:r w:rsidRPr="00233C6C">
              <w:rPr>
                <w:b/>
                <w:bCs/>
                <w:sz w:val="20"/>
                <w:szCs w:val="20"/>
              </w:rPr>
              <w:t xml:space="preserve"> P (&gt;F)</w:t>
            </w:r>
          </w:p>
        </w:tc>
      </w:tr>
      <w:tr w:rsidR="00A5243B" w14:paraId="76B53DCC" w14:textId="77777777" w:rsidTr="00FB7B1B">
        <w:tc>
          <w:tcPr>
            <w:tcW w:w="0" w:type="auto"/>
            <w:vMerge w:val="restart"/>
            <w:tcBorders>
              <w:top w:val="single" w:sz="4" w:space="0" w:color="auto"/>
            </w:tcBorders>
            <w:shd w:val="clear" w:color="auto" w:fill="FFD966" w:themeFill="accent4" w:themeFillTint="99"/>
            <w:vAlign w:val="center"/>
          </w:tcPr>
          <w:p w14:paraId="1F32C902" w14:textId="77777777" w:rsidR="004233F9" w:rsidRPr="00FA1C33" w:rsidRDefault="004233F9" w:rsidP="004233F9">
            <w:pPr>
              <w:jc w:val="center"/>
              <w:rPr>
                <w:b/>
                <w:bCs/>
                <w:sz w:val="20"/>
                <w:szCs w:val="20"/>
              </w:rPr>
            </w:pPr>
            <w:proofErr w:type="spellStart"/>
            <w:r w:rsidRPr="00FA1C33">
              <w:rPr>
                <w:b/>
                <w:bCs/>
                <w:sz w:val="20"/>
                <w:szCs w:val="20"/>
              </w:rPr>
              <w:t>Cáñar</w:t>
            </w:r>
            <w:proofErr w:type="spellEnd"/>
          </w:p>
        </w:tc>
        <w:tc>
          <w:tcPr>
            <w:tcW w:w="0" w:type="auto"/>
            <w:vAlign w:val="center"/>
          </w:tcPr>
          <w:p w14:paraId="7A561F46" w14:textId="77777777" w:rsidR="004233F9" w:rsidRPr="00233C6C" w:rsidRDefault="004233F9" w:rsidP="004233F9">
            <w:pPr>
              <w:jc w:val="center"/>
              <w:rPr>
                <w:sz w:val="20"/>
                <w:szCs w:val="20"/>
              </w:rPr>
            </w:pPr>
            <w:r>
              <w:rPr>
                <w:sz w:val="20"/>
                <w:szCs w:val="20"/>
              </w:rPr>
              <w:t>NDVI</w:t>
            </w:r>
          </w:p>
        </w:tc>
        <w:tc>
          <w:tcPr>
            <w:tcW w:w="0" w:type="auto"/>
            <w:vAlign w:val="center"/>
          </w:tcPr>
          <w:p w14:paraId="54FAC08E" w14:textId="77777777" w:rsidR="004233F9" w:rsidRPr="00233C6C" w:rsidRDefault="004233F9" w:rsidP="004233F9">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32B9F8CE" w14:textId="77777777" w:rsidR="004233F9" w:rsidRPr="00233C6C" w:rsidRDefault="004233F9" w:rsidP="004233F9">
            <w:pPr>
              <w:jc w:val="center"/>
              <w:rPr>
                <w:sz w:val="20"/>
                <w:szCs w:val="20"/>
              </w:rPr>
            </w:pPr>
            <w:r w:rsidRPr="00977532">
              <w:rPr>
                <w:sz w:val="20"/>
                <w:szCs w:val="20"/>
              </w:rPr>
              <w:t>0</w:t>
            </w:r>
            <w:r>
              <w:rPr>
                <w:sz w:val="20"/>
                <w:szCs w:val="20"/>
              </w:rPr>
              <w:t>,</w:t>
            </w:r>
            <w:r w:rsidRPr="00977532">
              <w:rPr>
                <w:sz w:val="20"/>
                <w:szCs w:val="20"/>
              </w:rPr>
              <w:t xml:space="preserve">02802   </w:t>
            </w:r>
          </w:p>
        </w:tc>
        <w:tc>
          <w:tcPr>
            <w:tcW w:w="425" w:type="dxa"/>
            <w:tcBorders>
              <w:left w:val="nil"/>
              <w:bottom w:val="single" w:sz="4" w:space="0" w:color="auto"/>
              <w:right w:val="nil"/>
            </w:tcBorders>
            <w:vAlign w:val="center"/>
          </w:tcPr>
          <w:p w14:paraId="238ABBEC" w14:textId="77777777" w:rsidR="004233F9" w:rsidRPr="00233C6C" w:rsidRDefault="004233F9" w:rsidP="004233F9">
            <w:pPr>
              <w:jc w:val="center"/>
              <w:rPr>
                <w:sz w:val="20"/>
                <w:szCs w:val="20"/>
              </w:rPr>
            </w:pPr>
            <w:r w:rsidRPr="00977532">
              <w:rPr>
                <w:sz w:val="20"/>
                <w:szCs w:val="20"/>
              </w:rPr>
              <w:t>1</w:t>
            </w:r>
          </w:p>
        </w:tc>
        <w:tc>
          <w:tcPr>
            <w:tcW w:w="0" w:type="auto"/>
            <w:tcBorders>
              <w:left w:val="nil"/>
              <w:bottom w:val="single" w:sz="4" w:space="0" w:color="auto"/>
              <w:right w:val="nil"/>
            </w:tcBorders>
            <w:vAlign w:val="center"/>
          </w:tcPr>
          <w:p w14:paraId="1C581258" w14:textId="77777777" w:rsidR="004233F9" w:rsidRPr="00233C6C" w:rsidRDefault="004233F9" w:rsidP="004233F9">
            <w:pPr>
              <w:jc w:val="center"/>
              <w:rPr>
                <w:sz w:val="20"/>
                <w:szCs w:val="20"/>
              </w:rPr>
            </w:pPr>
            <w:r w:rsidRPr="00977532">
              <w:rPr>
                <w:sz w:val="20"/>
                <w:szCs w:val="20"/>
              </w:rPr>
              <w:t>1</w:t>
            </w:r>
            <w:r>
              <w:rPr>
                <w:sz w:val="20"/>
                <w:szCs w:val="20"/>
              </w:rPr>
              <w:t>,</w:t>
            </w:r>
            <w:r w:rsidRPr="00977532">
              <w:rPr>
                <w:sz w:val="20"/>
                <w:szCs w:val="20"/>
              </w:rPr>
              <w:t xml:space="preserve">618           </w:t>
            </w:r>
          </w:p>
        </w:tc>
        <w:tc>
          <w:tcPr>
            <w:tcW w:w="0" w:type="auto"/>
            <w:tcBorders>
              <w:left w:val="nil"/>
              <w:bottom w:val="single" w:sz="4" w:space="0" w:color="auto"/>
              <w:right w:val="nil"/>
            </w:tcBorders>
            <w:vAlign w:val="center"/>
          </w:tcPr>
          <w:p w14:paraId="79C489FD" w14:textId="77777777" w:rsidR="004233F9" w:rsidRPr="00233C6C" w:rsidRDefault="004233F9" w:rsidP="004233F9">
            <w:pPr>
              <w:jc w:val="center"/>
              <w:rPr>
                <w:sz w:val="20"/>
                <w:szCs w:val="20"/>
              </w:rPr>
            </w:pPr>
            <w:r w:rsidRPr="00977532">
              <w:rPr>
                <w:sz w:val="20"/>
                <w:szCs w:val="20"/>
              </w:rPr>
              <w:t>0</w:t>
            </w:r>
            <w:r>
              <w:rPr>
                <w:sz w:val="20"/>
                <w:szCs w:val="20"/>
              </w:rPr>
              <w:t>,</w:t>
            </w:r>
            <w:r w:rsidRPr="00977532">
              <w:rPr>
                <w:sz w:val="20"/>
                <w:szCs w:val="20"/>
              </w:rPr>
              <w:t xml:space="preserve">2047          </w:t>
            </w:r>
          </w:p>
        </w:tc>
        <w:tc>
          <w:tcPr>
            <w:tcW w:w="0" w:type="auto"/>
            <w:tcBorders>
              <w:left w:val="nil"/>
            </w:tcBorders>
            <w:vAlign w:val="center"/>
          </w:tcPr>
          <w:p w14:paraId="03EEAED1" w14:textId="77777777" w:rsidR="004233F9" w:rsidRPr="00233C6C" w:rsidRDefault="004233F9" w:rsidP="004233F9">
            <w:pPr>
              <w:jc w:val="center"/>
              <w:rPr>
                <w:sz w:val="20"/>
                <w:szCs w:val="20"/>
              </w:rPr>
            </w:pPr>
            <w:r w:rsidRPr="00977532">
              <w:rPr>
                <w:sz w:val="20"/>
                <w:szCs w:val="20"/>
              </w:rPr>
              <w:t>0</w:t>
            </w:r>
            <w:r>
              <w:rPr>
                <w:sz w:val="20"/>
                <w:szCs w:val="20"/>
              </w:rPr>
              <w:t>,</w:t>
            </w:r>
            <w:r w:rsidRPr="00977532">
              <w:rPr>
                <w:sz w:val="20"/>
                <w:szCs w:val="20"/>
              </w:rPr>
              <w:t>2066</w:t>
            </w:r>
          </w:p>
        </w:tc>
      </w:tr>
      <w:tr w:rsidR="00A5243B" w14:paraId="64277E4D" w14:textId="77777777" w:rsidTr="00FB7B1B">
        <w:tc>
          <w:tcPr>
            <w:tcW w:w="0" w:type="auto"/>
            <w:vMerge/>
            <w:shd w:val="clear" w:color="auto" w:fill="FFD966" w:themeFill="accent4" w:themeFillTint="99"/>
            <w:vAlign w:val="center"/>
          </w:tcPr>
          <w:p w14:paraId="2210ABF4" w14:textId="77777777" w:rsidR="004233F9" w:rsidRPr="00233C6C" w:rsidRDefault="004233F9" w:rsidP="004233F9">
            <w:pPr>
              <w:jc w:val="center"/>
              <w:rPr>
                <w:b/>
                <w:bCs/>
                <w:sz w:val="20"/>
                <w:szCs w:val="20"/>
              </w:rPr>
            </w:pPr>
          </w:p>
        </w:tc>
        <w:tc>
          <w:tcPr>
            <w:tcW w:w="0" w:type="auto"/>
            <w:vAlign w:val="center"/>
          </w:tcPr>
          <w:p w14:paraId="74A17865" w14:textId="28F78CEE" w:rsidR="004233F9" w:rsidRPr="00233C6C" w:rsidRDefault="004233F9" w:rsidP="004233F9">
            <w:pPr>
              <w:jc w:val="center"/>
              <w:rPr>
                <w:sz w:val="20"/>
                <w:szCs w:val="20"/>
              </w:rPr>
            </w:pPr>
            <w:r>
              <w:rPr>
                <w:sz w:val="20"/>
                <w:szCs w:val="20"/>
              </w:rPr>
              <w:t>EVI</w:t>
            </w:r>
          </w:p>
        </w:tc>
        <w:tc>
          <w:tcPr>
            <w:tcW w:w="0" w:type="auto"/>
            <w:vAlign w:val="center"/>
          </w:tcPr>
          <w:p w14:paraId="7194A2D7" w14:textId="77777777" w:rsidR="004233F9" w:rsidRPr="00233C6C" w:rsidRDefault="004233F9" w:rsidP="004233F9">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6E37FE86" w14:textId="77777777" w:rsidR="004233F9" w:rsidRPr="00233C6C" w:rsidRDefault="004233F9" w:rsidP="004233F9">
            <w:pPr>
              <w:jc w:val="center"/>
              <w:rPr>
                <w:sz w:val="20"/>
                <w:szCs w:val="20"/>
              </w:rPr>
            </w:pPr>
            <w:r w:rsidRPr="00B37470">
              <w:rPr>
                <w:sz w:val="20"/>
                <w:szCs w:val="20"/>
              </w:rPr>
              <w:t>0</w:t>
            </w:r>
            <w:r>
              <w:rPr>
                <w:sz w:val="20"/>
                <w:szCs w:val="20"/>
              </w:rPr>
              <w:t>,</w:t>
            </w:r>
            <w:r w:rsidRPr="00B37470">
              <w:rPr>
                <w:sz w:val="20"/>
                <w:szCs w:val="20"/>
              </w:rPr>
              <w:t xml:space="preserve">007807   </w:t>
            </w:r>
          </w:p>
        </w:tc>
        <w:tc>
          <w:tcPr>
            <w:tcW w:w="425" w:type="dxa"/>
            <w:tcBorders>
              <w:left w:val="nil"/>
              <w:bottom w:val="single" w:sz="4" w:space="0" w:color="auto"/>
              <w:right w:val="nil"/>
            </w:tcBorders>
            <w:shd w:val="clear" w:color="auto" w:fill="F2F2F2" w:themeFill="background1" w:themeFillShade="F2"/>
            <w:vAlign w:val="center"/>
          </w:tcPr>
          <w:p w14:paraId="752C5496" w14:textId="77777777" w:rsidR="004233F9" w:rsidRPr="00233C6C" w:rsidRDefault="004233F9" w:rsidP="004233F9">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40B5ECB6" w14:textId="77777777" w:rsidR="004233F9" w:rsidRPr="00233C6C" w:rsidRDefault="004233F9" w:rsidP="004233F9">
            <w:pPr>
              <w:jc w:val="center"/>
              <w:rPr>
                <w:sz w:val="20"/>
                <w:szCs w:val="20"/>
              </w:rPr>
            </w:pPr>
            <w:r w:rsidRPr="00B37470">
              <w:rPr>
                <w:sz w:val="20"/>
                <w:szCs w:val="20"/>
              </w:rPr>
              <w:t>0</w:t>
            </w:r>
            <w:r>
              <w:rPr>
                <w:sz w:val="20"/>
                <w:szCs w:val="20"/>
              </w:rPr>
              <w:t>,</w:t>
            </w:r>
            <w:r w:rsidRPr="00B37470">
              <w:rPr>
                <w:sz w:val="20"/>
                <w:szCs w:val="20"/>
              </w:rPr>
              <w:t xml:space="preserve">7447           </w:t>
            </w:r>
          </w:p>
        </w:tc>
        <w:tc>
          <w:tcPr>
            <w:tcW w:w="0" w:type="auto"/>
            <w:tcBorders>
              <w:left w:val="nil"/>
              <w:bottom w:val="single" w:sz="4" w:space="0" w:color="auto"/>
              <w:right w:val="nil"/>
            </w:tcBorders>
            <w:shd w:val="clear" w:color="auto" w:fill="F2F2F2" w:themeFill="background1" w:themeFillShade="F2"/>
            <w:vAlign w:val="center"/>
          </w:tcPr>
          <w:p w14:paraId="1E46E374" w14:textId="77777777" w:rsidR="004233F9" w:rsidRPr="00233C6C" w:rsidRDefault="004233F9" w:rsidP="004233F9">
            <w:pPr>
              <w:jc w:val="center"/>
              <w:rPr>
                <w:sz w:val="20"/>
                <w:szCs w:val="20"/>
              </w:rPr>
            </w:pPr>
            <w:r w:rsidRPr="00B37470">
              <w:rPr>
                <w:sz w:val="20"/>
                <w:szCs w:val="20"/>
              </w:rPr>
              <w:t>0</w:t>
            </w:r>
            <w:r>
              <w:rPr>
                <w:sz w:val="20"/>
                <w:szCs w:val="20"/>
              </w:rPr>
              <w:t>,</w:t>
            </w:r>
            <w:r w:rsidRPr="00B37470">
              <w:rPr>
                <w:sz w:val="20"/>
                <w:szCs w:val="20"/>
              </w:rPr>
              <w:t xml:space="preserve">3891          </w:t>
            </w:r>
          </w:p>
        </w:tc>
        <w:tc>
          <w:tcPr>
            <w:tcW w:w="0" w:type="auto"/>
            <w:tcBorders>
              <w:left w:val="nil"/>
            </w:tcBorders>
            <w:shd w:val="clear" w:color="auto" w:fill="F2F2F2" w:themeFill="background1" w:themeFillShade="F2"/>
            <w:vAlign w:val="center"/>
          </w:tcPr>
          <w:p w14:paraId="20908ABF" w14:textId="77777777" w:rsidR="004233F9" w:rsidRPr="00233C6C" w:rsidRDefault="004233F9" w:rsidP="004233F9">
            <w:pPr>
              <w:jc w:val="center"/>
              <w:rPr>
                <w:sz w:val="20"/>
                <w:szCs w:val="20"/>
              </w:rPr>
            </w:pPr>
            <w:r w:rsidRPr="00B37470">
              <w:rPr>
                <w:sz w:val="20"/>
                <w:szCs w:val="20"/>
              </w:rPr>
              <w:t>0</w:t>
            </w:r>
            <w:r>
              <w:rPr>
                <w:sz w:val="20"/>
                <w:szCs w:val="20"/>
              </w:rPr>
              <w:t>,</w:t>
            </w:r>
            <w:r w:rsidRPr="00B37470">
              <w:rPr>
                <w:sz w:val="20"/>
                <w:szCs w:val="20"/>
              </w:rPr>
              <w:t>3824</w:t>
            </w:r>
          </w:p>
        </w:tc>
      </w:tr>
      <w:tr w:rsidR="00537A93" w14:paraId="0FD41803" w14:textId="77777777" w:rsidTr="00FB7B1B">
        <w:tc>
          <w:tcPr>
            <w:tcW w:w="0" w:type="auto"/>
            <w:vMerge/>
            <w:shd w:val="clear" w:color="auto" w:fill="FFD966" w:themeFill="accent4" w:themeFillTint="99"/>
            <w:vAlign w:val="center"/>
          </w:tcPr>
          <w:p w14:paraId="5A2543A9" w14:textId="77777777" w:rsidR="004233F9" w:rsidRPr="00233C6C" w:rsidRDefault="004233F9" w:rsidP="004233F9">
            <w:pPr>
              <w:jc w:val="center"/>
              <w:rPr>
                <w:b/>
                <w:bCs/>
                <w:sz w:val="20"/>
                <w:szCs w:val="20"/>
              </w:rPr>
            </w:pPr>
          </w:p>
        </w:tc>
        <w:tc>
          <w:tcPr>
            <w:tcW w:w="0" w:type="auto"/>
            <w:vAlign w:val="center"/>
          </w:tcPr>
          <w:p w14:paraId="62A1959D" w14:textId="77777777" w:rsidR="004233F9" w:rsidRPr="00233C6C" w:rsidRDefault="004233F9" w:rsidP="004233F9">
            <w:pPr>
              <w:jc w:val="center"/>
              <w:rPr>
                <w:sz w:val="20"/>
                <w:szCs w:val="20"/>
              </w:rPr>
            </w:pPr>
            <w:r>
              <w:rPr>
                <w:sz w:val="20"/>
                <w:szCs w:val="20"/>
              </w:rPr>
              <w:t>LSWI</w:t>
            </w:r>
          </w:p>
        </w:tc>
        <w:tc>
          <w:tcPr>
            <w:tcW w:w="0" w:type="auto"/>
            <w:vAlign w:val="center"/>
          </w:tcPr>
          <w:p w14:paraId="6BF5A576" w14:textId="77777777" w:rsidR="004233F9" w:rsidRPr="00233C6C" w:rsidRDefault="004233F9" w:rsidP="004233F9">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vAlign w:val="center"/>
          </w:tcPr>
          <w:p w14:paraId="49D9A29E" w14:textId="77777777" w:rsidR="004233F9" w:rsidRPr="00233C6C" w:rsidRDefault="004233F9" w:rsidP="004233F9">
            <w:pPr>
              <w:jc w:val="center"/>
              <w:rPr>
                <w:sz w:val="20"/>
                <w:szCs w:val="20"/>
              </w:rPr>
            </w:pPr>
            <w:r w:rsidRPr="003A5BCD">
              <w:rPr>
                <w:sz w:val="20"/>
                <w:szCs w:val="20"/>
              </w:rPr>
              <w:t>0</w:t>
            </w:r>
            <w:r>
              <w:rPr>
                <w:sz w:val="20"/>
                <w:szCs w:val="20"/>
              </w:rPr>
              <w:t>,</w:t>
            </w:r>
            <w:r w:rsidRPr="003A5BCD">
              <w:rPr>
                <w:sz w:val="20"/>
                <w:szCs w:val="20"/>
              </w:rPr>
              <w:t xml:space="preserve">01206   </w:t>
            </w:r>
          </w:p>
        </w:tc>
        <w:tc>
          <w:tcPr>
            <w:tcW w:w="425" w:type="dxa"/>
            <w:tcBorders>
              <w:left w:val="nil"/>
              <w:bottom w:val="single" w:sz="4" w:space="0" w:color="auto"/>
              <w:right w:val="nil"/>
            </w:tcBorders>
            <w:vAlign w:val="center"/>
          </w:tcPr>
          <w:p w14:paraId="3D405FE4" w14:textId="77777777" w:rsidR="004233F9" w:rsidRPr="00233C6C" w:rsidRDefault="004233F9" w:rsidP="004233F9">
            <w:pPr>
              <w:jc w:val="center"/>
              <w:rPr>
                <w:sz w:val="20"/>
                <w:szCs w:val="20"/>
              </w:rPr>
            </w:pPr>
            <w:r>
              <w:rPr>
                <w:sz w:val="20"/>
                <w:szCs w:val="20"/>
              </w:rPr>
              <w:t>1</w:t>
            </w:r>
          </w:p>
        </w:tc>
        <w:tc>
          <w:tcPr>
            <w:tcW w:w="0" w:type="auto"/>
            <w:tcBorders>
              <w:left w:val="nil"/>
              <w:bottom w:val="single" w:sz="4" w:space="0" w:color="auto"/>
              <w:right w:val="nil"/>
            </w:tcBorders>
            <w:vAlign w:val="center"/>
          </w:tcPr>
          <w:p w14:paraId="69AB7528" w14:textId="77777777" w:rsidR="004233F9" w:rsidRPr="00233C6C" w:rsidRDefault="004233F9" w:rsidP="004233F9">
            <w:pPr>
              <w:jc w:val="center"/>
              <w:rPr>
                <w:sz w:val="20"/>
                <w:szCs w:val="20"/>
              </w:rPr>
            </w:pPr>
            <w:r w:rsidRPr="003A5BCD">
              <w:rPr>
                <w:sz w:val="20"/>
                <w:szCs w:val="20"/>
              </w:rPr>
              <w:t>0</w:t>
            </w:r>
            <w:r>
              <w:rPr>
                <w:sz w:val="20"/>
                <w:szCs w:val="20"/>
              </w:rPr>
              <w:t>,</w:t>
            </w:r>
            <w:r w:rsidRPr="003A5BCD">
              <w:rPr>
                <w:sz w:val="20"/>
                <w:szCs w:val="20"/>
              </w:rPr>
              <w:t xml:space="preserve">8106           </w:t>
            </w:r>
          </w:p>
        </w:tc>
        <w:tc>
          <w:tcPr>
            <w:tcW w:w="0" w:type="auto"/>
            <w:tcBorders>
              <w:left w:val="nil"/>
              <w:bottom w:val="single" w:sz="4" w:space="0" w:color="auto"/>
              <w:right w:val="nil"/>
            </w:tcBorders>
            <w:vAlign w:val="center"/>
          </w:tcPr>
          <w:p w14:paraId="71BA7CBC" w14:textId="77777777" w:rsidR="004233F9" w:rsidRPr="00233C6C" w:rsidRDefault="004233F9" w:rsidP="004233F9">
            <w:pPr>
              <w:jc w:val="center"/>
              <w:rPr>
                <w:sz w:val="20"/>
                <w:szCs w:val="20"/>
              </w:rPr>
            </w:pPr>
            <w:r w:rsidRPr="003A5BCD">
              <w:rPr>
                <w:sz w:val="20"/>
                <w:szCs w:val="20"/>
              </w:rPr>
              <w:t>0</w:t>
            </w:r>
            <w:r>
              <w:rPr>
                <w:sz w:val="20"/>
                <w:szCs w:val="20"/>
              </w:rPr>
              <w:t>,</w:t>
            </w:r>
            <w:r w:rsidRPr="003A5BCD">
              <w:rPr>
                <w:sz w:val="20"/>
                <w:szCs w:val="20"/>
              </w:rPr>
              <w:t xml:space="preserve">3689          </w:t>
            </w:r>
          </w:p>
        </w:tc>
        <w:tc>
          <w:tcPr>
            <w:tcW w:w="0" w:type="auto"/>
            <w:tcBorders>
              <w:left w:val="nil"/>
            </w:tcBorders>
            <w:vAlign w:val="center"/>
          </w:tcPr>
          <w:p w14:paraId="1A502625" w14:textId="77777777" w:rsidR="004233F9" w:rsidRPr="00233C6C" w:rsidRDefault="004233F9" w:rsidP="004233F9">
            <w:pPr>
              <w:jc w:val="center"/>
              <w:rPr>
                <w:sz w:val="20"/>
                <w:szCs w:val="20"/>
              </w:rPr>
            </w:pPr>
            <w:r w:rsidRPr="003A5BCD">
              <w:rPr>
                <w:sz w:val="20"/>
                <w:szCs w:val="20"/>
              </w:rPr>
              <w:t>0</w:t>
            </w:r>
            <w:r>
              <w:rPr>
                <w:sz w:val="20"/>
                <w:szCs w:val="20"/>
              </w:rPr>
              <w:t>,</w:t>
            </w:r>
            <w:r w:rsidRPr="003A5BCD">
              <w:rPr>
                <w:sz w:val="20"/>
                <w:szCs w:val="20"/>
              </w:rPr>
              <w:t>3522</w:t>
            </w:r>
          </w:p>
        </w:tc>
      </w:tr>
      <w:tr w:rsidR="00A5243B" w14:paraId="1CBF61C9" w14:textId="77777777" w:rsidTr="00FB7B1B">
        <w:tc>
          <w:tcPr>
            <w:tcW w:w="0" w:type="auto"/>
            <w:vMerge/>
            <w:shd w:val="clear" w:color="auto" w:fill="FFD966" w:themeFill="accent4" w:themeFillTint="99"/>
            <w:vAlign w:val="center"/>
          </w:tcPr>
          <w:p w14:paraId="56A9D1E7" w14:textId="77777777" w:rsidR="004233F9" w:rsidRPr="00233C6C" w:rsidRDefault="004233F9" w:rsidP="004233F9">
            <w:pPr>
              <w:jc w:val="center"/>
              <w:rPr>
                <w:b/>
                <w:bCs/>
                <w:sz w:val="20"/>
                <w:szCs w:val="20"/>
              </w:rPr>
            </w:pPr>
          </w:p>
        </w:tc>
        <w:tc>
          <w:tcPr>
            <w:tcW w:w="0" w:type="auto"/>
            <w:vAlign w:val="center"/>
          </w:tcPr>
          <w:p w14:paraId="4BE66834" w14:textId="56E29238" w:rsidR="004233F9" w:rsidRPr="00233C6C" w:rsidRDefault="004233F9" w:rsidP="004233F9">
            <w:pPr>
              <w:jc w:val="center"/>
              <w:rPr>
                <w:sz w:val="20"/>
                <w:szCs w:val="20"/>
              </w:rPr>
            </w:pPr>
            <w:r>
              <w:rPr>
                <w:sz w:val="20"/>
                <w:szCs w:val="20"/>
              </w:rPr>
              <w:t>NDWI</w:t>
            </w:r>
          </w:p>
        </w:tc>
        <w:tc>
          <w:tcPr>
            <w:tcW w:w="0" w:type="auto"/>
            <w:vAlign w:val="center"/>
          </w:tcPr>
          <w:p w14:paraId="61387233" w14:textId="77777777" w:rsidR="004233F9" w:rsidRPr="00233C6C" w:rsidRDefault="004233F9" w:rsidP="004233F9">
            <w:pPr>
              <w:jc w:val="center"/>
              <w:rPr>
                <w:sz w:val="20"/>
                <w:szCs w:val="20"/>
              </w:rPr>
            </w:pPr>
            <w:r w:rsidRPr="003F4B03">
              <w:rPr>
                <w:rFonts w:cstheme="minorHAnsi"/>
                <w:sz w:val="20"/>
                <w:szCs w:val="20"/>
              </w:rPr>
              <w:t>ANOVA con permutaciones</w:t>
            </w:r>
          </w:p>
        </w:tc>
        <w:tc>
          <w:tcPr>
            <w:tcW w:w="1557" w:type="dxa"/>
            <w:tcBorders>
              <w:bottom w:val="single" w:sz="4" w:space="0" w:color="auto"/>
              <w:right w:val="nil"/>
            </w:tcBorders>
            <w:shd w:val="clear" w:color="auto" w:fill="F2F2F2" w:themeFill="background1" w:themeFillShade="F2"/>
            <w:vAlign w:val="center"/>
          </w:tcPr>
          <w:p w14:paraId="4D81EA2A" w14:textId="77777777" w:rsidR="004233F9" w:rsidRPr="00233C6C" w:rsidRDefault="004233F9" w:rsidP="004233F9">
            <w:pPr>
              <w:jc w:val="center"/>
              <w:rPr>
                <w:sz w:val="20"/>
                <w:szCs w:val="20"/>
              </w:rPr>
            </w:pPr>
            <w:r w:rsidRPr="0085662E">
              <w:rPr>
                <w:sz w:val="20"/>
                <w:szCs w:val="20"/>
              </w:rPr>
              <w:t>0</w:t>
            </w:r>
            <w:r>
              <w:rPr>
                <w:sz w:val="20"/>
                <w:szCs w:val="20"/>
              </w:rPr>
              <w:t>,</w:t>
            </w:r>
            <w:r w:rsidRPr="0085662E">
              <w:rPr>
                <w:sz w:val="20"/>
                <w:szCs w:val="20"/>
              </w:rPr>
              <w:t xml:space="preserve">04098    </w:t>
            </w:r>
          </w:p>
        </w:tc>
        <w:tc>
          <w:tcPr>
            <w:tcW w:w="425" w:type="dxa"/>
            <w:tcBorders>
              <w:left w:val="nil"/>
              <w:bottom w:val="single" w:sz="4" w:space="0" w:color="auto"/>
              <w:right w:val="nil"/>
            </w:tcBorders>
            <w:shd w:val="clear" w:color="auto" w:fill="F2F2F2" w:themeFill="background1" w:themeFillShade="F2"/>
            <w:vAlign w:val="center"/>
          </w:tcPr>
          <w:p w14:paraId="0C012CB8" w14:textId="77777777" w:rsidR="004233F9" w:rsidRPr="00233C6C" w:rsidRDefault="004233F9" w:rsidP="004233F9">
            <w:pPr>
              <w:jc w:val="center"/>
              <w:rPr>
                <w:sz w:val="20"/>
                <w:szCs w:val="20"/>
              </w:rPr>
            </w:pPr>
            <w:r>
              <w:rPr>
                <w:sz w:val="20"/>
                <w:szCs w:val="20"/>
              </w:rPr>
              <w:t>1</w:t>
            </w:r>
          </w:p>
        </w:tc>
        <w:tc>
          <w:tcPr>
            <w:tcW w:w="0" w:type="auto"/>
            <w:tcBorders>
              <w:left w:val="nil"/>
              <w:bottom w:val="single" w:sz="4" w:space="0" w:color="auto"/>
              <w:right w:val="nil"/>
            </w:tcBorders>
            <w:shd w:val="clear" w:color="auto" w:fill="F2F2F2" w:themeFill="background1" w:themeFillShade="F2"/>
            <w:vAlign w:val="center"/>
          </w:tcPr>
          <w:p w14:paraId="241D520E" w14:textId="77777777" w:rsidR="004233F9" w:rsidRPr="00233C6C" w:rsidRDefault="004233F9" w:rsidP="004233F9">
            <w:pPr>
              <w:jc w:val="center"/>
              <w:rPr>
                <w:sz w:val="20"/>
                <w:szCs w:val="20"/>
              </w:rPr>
            </w:pPr>
            <w:r w:rsidRPr="0085662E">
              <w:rPr>
                <w:sz w:val="20"/>
                <w:szCs w:val="20"/>
              </w:rPr>
              <w:t>3</w:t>
            </w:r>
            <w:r>
              <w:rPr>
                <w:sz w:val="20"/>
                <w:szCs w:val="20"/>
              </w:rPr>
              <w:t>,</w:t>
            </w:r>
            <w:r w:rsidRPr="0085662E">
              <w:rPr>
                <w:sz w:val="20"/>
                <w:szCs w:val="20"/>
              </w:rPr>
              <w:t xml:space="preserve">768          </w:t>
            </w:r>
          </w:p>
        </w:tc>
        <w:tc>
          <w:tcPr>
            <w:tcW w:w="0" w:type="auto"/>
            <w:tcBorders>
              <w:left w:val="nil"/>
              <w:bottom w:val="single" w:sz="4" w:space="0" w:color="auto"/>
              <w:right w:val="nil"/>
            </w:tcBorders>
            <w:shd w:val="clear" w:color="auto" w:fill="F2F2F2" w:themeFill="background1" w:themeFillShade="F2"/>
            <w:vAlign w:val="center"/>
          </w:tcPr>
          <w:p w14:paraId="13E1BA4E" w14:textId="77777777" w:rsidR="004233F9" w:rsidRPr="00233C6C" w:rsidRDefault="004233F9" w:rsidP="004233F9">
            <w:pPr>
              <w:jc w:val="center"/>
              <w:rPr>
                <w:sz w:val="20"/>
                <w:szCs w:val="20"/>
              </w:rPr>
            </w:pPr>
            <w:r w:rsidRPr="0085662E">
              <w:rPr>
                <w:sz w:val="20"/>
                <w:szCs w:val="20"/>
              </w:rPr>
              <w:t>0</w:t>
            </w:r>
            <w:r>
              <w:rPr>
                <w:sz w:val="20"/>
                <w:szCs w:val="20"/>
              </w:rPr>
              <w:t>,</w:t>
            </w:r>
            <w:r w:rsidRPr="0085662E">
              <w:rPr>
                <w:sz w:val="20"/>
                <w:szCs w:val="20"/>
              </w:rPr>
              <w:t xml:space="preserve">05351          </w:t>
            </w:r>
          </w:p>
        </w:tc>
        <w:tc>
          <w:tcPr>
            <w:tcW w:w="0" w:type="auto"/>
            <w:tcBorders>
              <w:left w:val="nil"/>
              <w:bottom w:val="single" w:sz="4" w:space="0" w:color="auto"/>
            </w:tcBorders>
            <w:shd w:val="clear" w:color="auto" w:fill="F2F2F2" w:themeFill="background1" w:themeFillShade="F2"/>
            <w:vAlign w:val="center"/>
          </w:tcPr>
          <w:p w14:paraId="55B5064B" w14:textId="77777777" w:rsidR="004233F9" w:rsidRPr="00233C6C" w:rsidRDefault="004233F9" w:rsidP="004233F9">
            <w:pPr>
              <w:jc w:val="center"/>
              <w:rPr>
                <w:sz w:val="20"/>
                <w:szCs w:val="20"/>
              </w:rPr>
            </w:pPr>
            <w:r w:rsidRPr="0085662E">
              <w:rPr>
                <w:sz w:val="20"/>
                <w:szCs w:val="20"/>
              </w:rPr>
              <w:t>0</w:t>
            </w:r>
            <w:r>
              <w:rPr>
                <w:sz w:val="20"/>
                <w:szCs w:val="20"/>
              </w:rPr>
              <w:t>,</w:t>
            </w:r>
            <w:r w:rsidRPr="0085662E">
              <w:rPr>
                <w:sz w:val="20"/>
                <w:szCs w:val="20"/>
              </w:rPr>
              <w:t>0534</w:t>
            </w:r>
          </w:p>
        </w:tc>
      </w:tr>
      <w:tr w:rsidR="00A5243B" w14:paraId="1CD3EA60" w14:textId="77777777" w:rsidTr="00FB7B1B">
        <w:tc>
          <w:tcPr>
            <w:tcW w:w="0" w:type="auto"/>
            <w:vMerge/>
            <w:shd w:val="clear" w:color="auto" w:fill="FFD966" w:themeFill="accent4" w:themeFillTint="99"/>
            <w:vAlign w:val="center"/>
          </w:tcPr>
          <w:p w14:paraId="75171D21" w14:textId="77777777" w:rsidR="004233F9" w:rsidRPr="00233C6C" w:rsidRDefault="004233F9" w:rsidP="004233F9">
            <w:pPr>
              <w:jc w:val="center"/>
              <w:rPr>
                <w:b/>
                <w:bCs/>
                <w:sz w:val="20"/>
                <w:szCs w:val="20"/>
              </w:rPr>
            </w:pPr>
          </w:p>
        </w:tc>
        <w:tc>
          <w:tcPr>
            <w:tcW w:w="0" w:type="auto"/>
            <w:vAlign w:val="center"/>
          </w:tcPr>
          <w:p w14:paraId="12C57546" w14:textId="77777777" w:rsidR="004233F9" w:rsidRPr="00233C6C" w:rsidRDefault="004233F9" w:rsidP="004233F9">
            <w:pPr>
              <w:jc w:val="center"/>
              <w:rPr>
                <w:sz w:val="20"/>
                <w:szCs w:val="20"/>
              </w:rPr>
            </w:pPr>
            <w:r>
              <w:rPr>
                <w:sz w:val="20"/>
                <w:szCs w:val="20"/>
              </w:rPr>
              <w:t>Albedo</w:t>
            </w:r>
          </w:p>
        </w:tc>
        <w:tc>
          <w:tcPr>
            <w:tcW w:w="0" w:type="auto"/>
            <w:vAlign w:val="center"/>
          </w:tcPr>
          <w:p w14:paraId="3C30C2B1" w14:textId="77777777" w:rsidR="004233F9" w:rsidRPr="00233C6C" w:rsidRDefault="004233F9" w:rsidP="004233F9">
            <w:pPr>
              <w:jc w:val="center"/>
              <w:rPr>
                <w:sz w:val="20"/>
                <w:szCs w:val="20"/>
              </w:rPr>
            </w:pPr>
            <w:r w:rsidRPr="003F4B03">
              <w:rPr>
                <w:rFonts w:cstheme="minorHAnsi"/>
                <w:sz w:val="20"/>
                <w:szCs w:val="20"/>
              </w:rPr>
              <w:t>ANOVA con permutaciones</w:t>
            </w:r>
          </w:p>
        </w:tc>
        <w:tc>
          <w:tcPr>
            <w:tcW w:w="1557" w:type="dxa"/>
            <w:tcBorders>
              <w:right w:val="nil"/>
            </w:tcBorders>
            <w:vAlign w:val="center"/>
          </w:tcPr>
          <w:p w14:paraId="35A9C5FC" w14:textId="40CB8C84" w:rsidR="004233F9" w:rsidRPr="00233C6C" w:rsidRDefault="004233F9" w:rsidP="004233F9">
            <w:pPr>
              <w:jc w:val="center"/>
              <w:rPr>
                <w:sz w:val="20"/>
                <w:szCs w:val="20"/>
              </w:rPr>
            </w:pPr>
            <w:r w:rsidRPr="007A1F2F">
              <w:rPr>
                <w:sz w:val="20"/>
                <w:szCs w:val="20"/>
              </w:rPr>
              <w:t>0</w:t>
            </w:r>
            <w:r>
              <w:rPr>
                <w:sz w:val="20"/>
                <w:szCs w:val="20"/>
              </w:rPr>
              <w:t>,</w:t>
            </w:r>
            <w:r w:rsidRPr="007A1F2F">
              <w:rPr>
                <w:sz w:val="20"/>
                <w:szCs w:val="20"/>
              </w:rPr>
              <w:t xml:space="preserve">002144   </w:t>
            </w:r>
          </w:p>
        </w:tc>
        <w:tc>
          <w:tcPr>
            <w:tcW w:w="425" w:type="dxa"/>
            <w:tcBorders>
              <w:left w:val="nil"/>
              <w:right w:val="nil"/>
            </w:tcBorders>
            <w:vAlign w:val="center"/>
          </w:tcPr>
          <w:p w14:paraId="4D1D2B8A" w14:textId="77777777" w:rsidR="004233F9" w:rsidRPr="00233C6C" w:rsidRDefault="004233F9" w:rsidP="004233F9">
            <w:pPr>
              <w:jc w:val="center"/>
              <w:rPr>
                <w:sz w:val="20"/>
                <w:szCs w:val="20"/>
              </w:rPr>
            </w:pPr>
            <w:r>
              <w:rPr>
                <w:sz w:val="20"/>
                <w:szCs w:val="20"/>
              </w:rPr>
              <w:t>1</w:t>
            </w:r>
          </w:p>
        </w:tc>
        <w:tc>
          <w:tcPr>
            <w:tcW w:w="0" w:type="auto"/>
            <w:tcBorders>
              <w:left w:val="nil"/>
              <w:right w:val="nil"/>
            </w:tcBorders>
            <w:vAlign w:val="center"/>
          </w:tcPr>
          <w:p w14:paraId="731C228C" w14:textId="77777777" w:rsidR="004233F9" w:rsidRPr="00233C6C" w:rsidRDefault="004233F9" w:rsidP="004233F9">
            <w:pPr>
              <w:jc w:val="center"/>
              <w:rPr>
                <w:sz w:val="20"/>
                <w:szCs w:val="20"/>
              </w:rPr>
            </w:pPr>
            <w:r w:rsidRPr="007A1F2F">
              <w:rPr>
                <w:sz w:val="20"/>
                <w:szCs w:val="20"/>
              </w:rPr>
              <w:t>1</w:t>
            </w:r>
            <w:r>
              <w:rPr>
                <w:sz w:val="20"/>
                <w:szCs w:val="20"/>
              </w:rPr>
              <w:t>,</w:t>
            </w:r>
            <w:r w:rsidRPr="007A1F2F">
              <w:rPr>
                <w:sz w:val="20"/>
                <w:szCs w:val="20"/>
              </w:rPr>
              <w:t xml:space="preserve">857           </w:t>
            </w:r>
          </w:p>
        </w:tc>
        <w:tc>
          <w:tcPr>
            <w:tcW w:w="0" w:type="auto"/>
            <w:tcBorders>
              <w:left w:val="nil"/>
              <w:right w:val="nil"/>
            </w:tcBorders>
            <w:vAlign w:val="center"/>
          </w:tcPr>
          <w:p w14:paraId="196657C3" w14:textId="77777777" w:rsidR="004233F9" w:rsidRPr="00233C6C" w:rsidRDefault="004233F9" w:rsidP="004233F9">
            <w:pPr>
              <w:jc w:val="center"/>
              <w:rPr>
                <w:sz w:val="20"/>
                <w:szCs w:val="20"/>
              </w:rPr>
            </w:pPr>
            <w:r w:rsidRPr="007A1F2F">
              <w:rPr>
                <w:sz w:val="20"/>
                <w:szCs w:val="20"/>
              </w:rPr>
              <w:t>0</w:t>
            </w:r>
            <w:r>
              <w:rPr>
                <w:sz w:val="20"/>
                <w:szCs w:val="20"/>
              </w:rPr>
              <w:t>,</w:t>
            </w:r>
            <w:r w:rsidRPr="007A1F2F">
              <w:rPr>
                <w:sz w:val="20"/>
                <w:szCs w:val="20"/>
              </w:rPr>
              <w:t xml:space="preserve">1743          </w:t>
            </w:r>
          </w:p>
        </w:tc>
        <w:tc>
          <w:tcPr>
            <w:tcW w:w="0" w:type="auto"/>
            <w:tcBorders>
              <w:left w:val="nil"/>
              <w:right w:val="single" w:sz="4" w:space="0" w:color="auto"/>
            </w:tcBorders>
            <w:vAlign w:val="center"/>
          </w:tcPr>
          <w:p w14:paraId="064193E8" w14:textId="77777777" w:rsidR="004233F9" w:rsidRPr="00233C6C" w:rsidRDefault="004233F9" w:rsidP="004233F9">
            <w:pPr>
              <w:jc w:val="center"/>
              <w:rPr>
                <w:sz w:val="20"/>
                <w:szCs w:val="20"/>
              </w:rPr>
            </w:pPr>
            <w:r w:rsidRPr="007A1F2F">
              <w:rPr>
                <w:sz w:val="20"/>
                <w:szCs w:val="20"/>
              </w:rPr>
              <w:t>0</w:t>
            </w:r>
            <w:r>
              <w:rPr>
                <w:sz w:val="20"/>
                <w:szCs w:val="20"/>
              </w:rPr>
              <w:t>,</w:t>
            </w:r>
            <w:r w:rsidRPr="007A1F2F">
              <w:rPr>
                <w:sz w:val="20"/>
                <w:szCs w:val="20"/>
              </w:rPr>
              <w:t>1772</w:t>
            </w:r>
          </w:p>
        </w:tc>
      </w:tr>
      <w:tr w:rsidR="00FB7B1B" w14:paraId="3BE4BA71" w14:textId="77777777" w:rsidTr="00FB7B1B">
        <w:tc>
          <w:tcPr>
            <w:tcW w:w="0" w:type="auto"/>
            <w:vMerge w:val="restart"/>
            <w:shd w:val="clear" w:color="auto" w:fill="9CC2E5" w:themeFill="accent5" w:themeFillTint="99"/>
            <w:vAlign w:val="center"/>
          </w:tcPr>
          <w:p w14:paraId="78951072" w14:textId="3A6BDF40" w:rsidR="00FB7B1B" w:rsidRPr="00233C6C" w:rsidRDefault="00FB7B1B" w:rsidP="00FB7B1B">
            <w:pPr>
              <w:jc w:val="center"/>
              <w:rPr>
                <w:b/>
                <w:bCs/>
                <w:sz w:val="20"/>
                <w:szCs w:val="20"/>
              </w:rPr>
            </w:pPr>
            <w:r w:rsidRPr="00233C6C">
              <w:rPr>
                <w:b/>
                <w:bCs/>
                <w:sz w:val="20"/>
                <w:szCs w:val="20"/>
              </w:rPr>
              <w:t>Fiñana</w:t>
            </w:r>
          </w:p>
        </w:tc>
        <w:tc>
          <w:tcPr>
            <w:tcW w:w="0" w:type="auto"/>
            <w:vAlign w:val="center"/>
          </w:tcPr>
          <w:p w14:paraId="09A4DEE0" w14:textId="57606B52" w:rsidR="00FB7B1B" w:rsidRDefault="00FB7B1B" w:rsidP="00FB7B1B">
            <w:pPr>
              <w:jc w:val="center"/>
              <w:rPr>
                <w:sz w:val="20"/>
                <w:szCs w:val="20"/>
              </w:rPr>
            </w:pPr>
            <w:r>
              <w:rPr>
                <w:sz w:val="20"/>
                <w:szCs w:val="20"/>
              </w:rPr>
              <w:t>NDVI</w:t>
            </w:r>
          </w:p>
        </w:tc>
        <w:tc>
          <w:tcPr>
            <w:tcW w:w="0" w:type="auto"/>
            <w:vAlign w:val="center"/>
          </w:tcPr>
          <w:p w14:paraId="1506FBCA" w14:textId="29021729" w:rsidR="00FB7B1B" w:rsidRPr="003F4B03" w:rsidRDefault="00FB7B1B" w:rsidP="00FB7B1B">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47F621A4" w14:textId="503F48B9" w:rsidR="00FB7B1B" w:rsidRPr="007A1F2F" w:rsidRDefault="00FB7B1B" w:rsidP="00FB7B1B">
            <w:pPr>
              <w:jc w:val="center"/>
              <w:rPr>
                <w:sz w:val="20"/>
                <w:szCs w:val="20"/>
              </w:rPr>
            </w:pPr>
            <w:r w:rsidRPr="00F83A2B">
              <w:rPr>
                <w:sz w:val="20"/>
                <w:szCs w:val="20"/>
              </w:rPr>
              <w:t>0</w:t>
            </w:r>
            <w:r>
              <w:rPr>
                <w:sz w:val="20"/>
                <w:szCs w:val="20"/>
              </w:rPr>
              <w:t>,</w:t>
            </w:r>
            <w:r w:rsidRPr="00F83A2B">
              <w:rPr>
                <w:sz w:val="20"/>
                <w:szCs w:val="20"/>
              </w:rPr>
              <w:t xml:space="preserve">1612 </w:t>
            </w:r>
          </w:p>
        </w:tc>
        <w:tc>
          <w:tcPr>
            <w:tcW w:w="425" w:type="dxa"/>
            <w:tcBorders>
              <w:left w:val="nil"/>
              <w:right w:val="nil"/>
            </w:tcBorders>
            <w:shd w:val="clear" w:color="auto" w:fill="F2F2F2" w:themeFill="background1" w:themeFillShade="F2"/>
            <w:vAlign w:val="center"/>
          </w:tcPr>
          <w:p w14:paraId="48755F54" w14:textId="26D5D054" w:rsidR="00FB7B1B" w:rsidRDefault="00FB7B1B" w:rsidP="00FB7B1B">
            <w:pPr>
              <w:jc w:val="center"/>
              <w:rPr>
                <w:sz w:val="20"/>
                <w:szCs w:val="20"/>
              </w:rPr>
            </w:pPr>
            <w:r w:rsidRPr="00F83A2B">
              <w:rPr>
                <w:sz w:val="20"/>
                <w:szCs w:val="20"/>
              </w:rPr>
              <w:t>1</w:t>
            </w:r>
          </w:p>
        </w:tc>
        <w:tc>
          <w:tcPr>
            <w:tcW w:w="0" w:type="auto"/>
            <w:tcBorders>
              <w:left w:val="nil"/>
              <w:right w:val="nil"/>
            </w:tcBorders>
            <w:shd w:val="clear" w:color="auto" w:fill="F2F2F2" w:themeFill="background1" w:themeFillShade="F2"/>
            <w:vAlign w:val="center"/>
          </w:tcPr>
          <w:p w14:paraId="59D6EFAF" w14:textId="73A5E84D" w:rsidR="00FB7B1B" w:rsidRPr="007A1F2F" w:rsidRDefault="00FB7B1B" w:rsidP="00FB7B1B">
            <w:pPr>
              <w:jc w:val="center"/>
              <w:rPr>
                <w:sz w:val="20"/>
                <w:szCs w:val="20"/>
              </w:rPr>
            </w:pPr>
            <w:r w:rsidRPr="00F83A2B">
              <w:rPr>
                <w:sz w:val="20"/>
                <w:szCs w:val="20"/>
              </w:rPr>
              <w:t>26</w:t>
            </w:r>
            <w:r>
              <w:rPr>
                <w:sz w:val="20"/>
                <w:szCs w:val="20"/>
              </w:rPr>
              <w:t>,</w:t>
            </w:r>
            <w:r w:rsidRPr="00F83A2B">
              <w:rPr>
                <w:sz w:val="20"/>
                <w:szCs w:val="20"/>
              </w:rPr>
              <w:t xml:space="preserve">33        </w:t>
            </w:r>
          </w:p>
        </w:tc>
        <w:tc>
          <w:tcPr>
            <w:tcW w:w="0" w:type="auto"/>
            <w:tcBorders>
              <w:left w:val="nil"/>
              <w:right w:val="nil"/>
            </w:tcBorders>
            <w:shd w:val="clear" w:color="auto" w:fill="F2F2F2" w:themeFill="background1" w:themeFillShade="F2"/>
            <w:vAlign w:val="center"/>
          </w:tcPr>
          <w:p w14:paraId="25B5E212" w14:textId="3ECDBE3F" w:rsidR="00FB7B1B" w:rsidRPr="007A1F2F" w:rsidRDefault="00FB7B1B" w:rsidP="00FB7B1B">
            <w:pPr>
              <w:jc w:val="center"/>
              <w:rPr>
                <w:sz w:val="20"/>
                <w:szCs w:val="20"/>
              </w:rPr>
            </w:pPr>
            <w:r w:rsidRPr="00F83A2B">
              <w:rPr>
                <w:sz w:val="20"/>
                <w:szCs w:val="20"/>
              </w:rPr>
              <w:t>6</w:t>
            </w:r>
            <w:r>
              <w:rPr>
                <w:sz w:val="20"/>
                <w:szCs w:val="20"/>
              </w:rPr>
              <w:t>,</w:t>
            </w:r>
            <w:r w:rsidRPr="00F83A2B">
              <w:rPr>
                <w:sz w:val="20"/>
                <w:szCs w:val="20"/>
              </w:rPr>
              <w:t xml:space="preserve">924e-07           </w:t>
            </w:r>
          </w:p>
        </w:tc>
        <w:tc>
          <w:tcPr>
            <w:tcW w:w="0" w:type="auto"/>
            <w:tcBorders>
              <w:left w:val="nil"/>
              <w:right w:val="single" w:sz="4" w:space="0" w:color="auto"/>
            </w:tcBorders>
            <w:shd w:val="clear" w:color="auto" w:fill="F2F2F2" w:themeFill="background1" w:themeFillShade="F2"/>
            <w:vAlign w:val="center"/>
          </w:tcPr>
          <w:p w14:paraId="4DAE89AE" w14:textId="76083C7E" w:rsidR="00FB7B1B" w:rsidRPr="007A1F2F" w:rsidRDefault="00FB7B1B" w:rsidP="00FB7B1B">
            <w:pPr>
              <w:jc w:val="center"/>
              <w:rPr>
                <w:sz w:val="20"/>
                <w:szCs w:val="20"/>
              </w:rPr>
            </w:pPr>
            <w:r w:rsidRPr="00F83A2B">
              <w:rPr>
                <w:sz w:val="20"/>
                <w:szCs w:val="20"/>
              </w:rPr>
              <w:t>2e-04</w:t>
            </w:r>
          </w:p>
        </w:tc>
      </w:tr>
      <w:tr w:rsidR="00FB7B1B" w14:paraId="05E699D8" w14:textId="77777777" w:rsidTr="00FB7B1B">
        <w:tc>
          <w:tcPr>
            <w:tcW w:w="0" w:type="auto"/>
            <w:vMerge/>
            <w:shd w:val="clear" w:color="auto" w:fill="9CC2E5" w:themeFill="accent5" w:themeFillTint="99"/>
            <w:vAlign w:val="center"/>
          </w:tcPr>
          <w:p w14:paraId="50D15FE9" w14:textId="77777777" w:rsidR="00FB7B1B" w:rsidRPr="00233C6C" w:rsidRDefault="00FB7B1B" w:rsidP="00FB7B1B">
            <w:pPr>
              <w:jc w:val="center"/>
              <w:rPr>
                <w:b/>
                <w:bCs/>
                <w:sz w:val="20"/>
                <w:szCs w:val="20"/>
              </w:rPr>
            </w:pPr>
          </w:p>
        </w:tc>
        <w:tc>
          <w:tcPr>
            <w:tcW w:w="0" w:type="auto"/>
            <w:vAlign w:val="center"/>
          </w:tcPr>
          <w:p w14:paraId="0B5945D7" w14:textId="3505A429" w:rsidR="00FB7B1B" w:rsidRDefault="00FB7B1B" w:rsidP="00FB7B1B">
            <w:pPr>
              <w:jc w:val="center"/>
              <w:rPr>
                <w:sz w:val="20"/>
                <w:szCs w:val="20"/>
              </w:rPr>
            </w:pPr>
            <w:r>
              <w:rPr>
                <w:sz w:val="20"/>
                <w:szCs w:val="20"/>
              </w:rPr>
              <w:t>EVI</w:t>
            </w:r>
          </w:p>
        </w:tc>
        <w:tc>
          <w:tcPr>
            <w:tcW w:w="0" w:type="auto"/>
            <w:vAlign w:val="center"/>
          </w:tcPr>
          <w:p w14:paraId="7AD8F490" w14:textId="3477926F" w:rsidR="00FB7B1B" w:rsidRPr="003F4B03" w:rsidRDefault="00FB7B1B" w:rsidP="00FB7B1B">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702B1FA3" w14:textId="6A39887C" w:rsidR="00FB7B1B" w:rsidRPr="007A1F2F" w:rsidRDefault="00FB7B1B" w:rsidP="00FB7B1B">
            <w:pPr>
              <w:jc w:val="center"/>
              <w:rPr>
                <w:sz w:val="20"/>
                <w:szCs w:val="20"/>
              </w:rPr>
            </w:pPr>
            <w:r w:rsidRPr="00B37470">
              <w:rPr>
                <w:sz w:val="20"/>
                <w:szCs w:val="20"/>
              </w:rPr>
              <w:t>0</w:t>
            </w:r>
            <w:r>
              <w:rPr>
                <w:sz w:val="20"/>
                <w:szCs w:val="20"/>
              </w:rPr>
              <w:t>,</w:t>
            </w:r>
            <w:r w:rsidRPr="00B37470">
              <w:rPr>
                <w:sz w:val="20"/>
                <w:szCs w:val="20"/>
              </w:rPr>
              <w:t xml:space="preserve">01368   </w:t>
            </w:r>
          </w:p>
        </w:tc>
        <w:tc>
          <w:tcPr>
            <w:tcW w:w="425" w:type="dxa"/>
            <w:tcBorders>
              <w:left w:val="nil"/>
              <w:right w:val="nil"/>
            </w:tcBorders>
            <w:vAlign w:val="center"/>
          </w:tcPr>
          <w:p w14:paraId="41699CA3" w14:textId="3C35E6EC" w:rsidR="00FB7B1B" w:rsidRDefault="00FB7B1B" w:rsidP="00FB7B1B">
            <w:pPr>
              <w:jc w:val="center"/>
              <w:rPr>
                <w:sz w:val="20"/>
                <w:szCs w:val="20"/>
              </w:rPr>
            </w:pPr>
            <w:r>
              <w:rPr>
                <w:sz w:val="20"/>
                <w:szCs w:val="20"/>
              </w:rPr>
              <w:t>1</w:t>
            </w:r>
          </w:p>
        </w:tc>
        <w:tc>
          <w:tcPr>
            <w:tcW w:w="0" w:type="auto"/>
            <w:tcBorders>
              <w:left w:val="nil"/>
              <w:right w:val="nil"/>
            </w:tcBorders>
            <w:vAlign w:val="center"/>
          </w:tcPr>
          <w:p w14:paraId="0BAAECC3" w14:textId="7AE8B875" w:rsidR="00FB7B1B" w:rsidRPr="007A1F2F" w:rsidRDefault="00FB7B1B" w:rsidP="00FB7B1B">
            <w:pPr>
              <w:jc w:val="center"/>
              <w:rPr>
                <w:sz w:val="20"/>
                <w:szCs w:val="20"/>
              </w:rPr>
            </w:pPr>
            <w:r w:rsidRPr="00B37470">
              <w:rPr>
                <w:sz w:val="20"/>
                <w:szCs w:val="20"/>
              </w:rPr>
              <w:t>11</w:t>
            </w:r>
            <w:r>
              <w:rPr>
                <w:sz w:val="20"/>
                <w:szCs w:val="20"/>
              </w:rPr>
              <w:t>,</w:t>
            </w:r>
            <w:r w:rsidRPr="00B37470">
              <w:rPr>
                <w:sz w:val="20"/>
                <w:szCs w:val="20"/>
              </w:rPr>
              <w:t xml:space="preserve">41        </w:t>
            </w:r>
          </w:p>
        </w:tc>
        <w:tc>
          <w:tcPr>
            <w:tcW w:w="0" w:type="auto"/>
            <w:tcBorders>
              <w:left w:val="nil"/>
              <w:right w:val="nil"/>
            </w:tcBorders>
            <w:vAlign w:val="center"/>
          </w:tcPr>
          <w:p w14:paraId="3749BC9F" w14:textId="4CF960B5" w:rsidR="00FB7B1B" w:rsidRPr="007A1F2F" w:rsidRDefault="00FB7B1B" w:rsidP="00FB7B1B">
            <w:pPr>
              <w:jc w:val="center"/>
              <w:rPr>
                <w:sz w:val="20"/>
                <w:szCs w:val="20"/>
              </w:rPr>
            </w:pPr>
            <w:r w:rsidRPr="00B37470">
              <w:rPr>
                <w:sz w:val="20"/>
                <w:szCs w:val="20"/>
              </w:rPr>
              <w:t>0</w:t>
            </w:r>
            <w:r>
              <w:rPr>
                <w:sz w:val="20"/>
                <w:szCs w:val="20"/>
              </w:rPr>
              <w:t>,</w:t>
            </w:r>
            <w:r w:rsidRPr="00B37470">
              <w:rPr>
                <w:sz w:val="20"/>
                <w:szCs w:val="20"/>
              </w:rPr>
              <w:t xml:space="preserve">0008822          </w:t>
            </w:r>
          </w:p>
        </w:tc>
        <w:tc>
          <w:tcPr>
            <w:tcW w:w="0" w:type="auto"/>
            <w:tcBorders>
              <w:left w:val="nil"/>
              <w:right w:val="single" w:sz="4" w:space="0" w:color="auto"/>
            </w:tcBorders>
            <w:vAlign w:val="center"/>
          </w:tcPr>
          <w:p w14:paraId="22D5FA0D" w14:textId="15FFD181" w:rsidR="00FB7B1B" w:rsidRPr="007A1F2F" w:rsidRDefault="00FB7B1B" w:rsidP="00FB7B1B">
            <w:pPr>
              <w:jc w:val="center"/>
              <w:rPr>
                <w:sz w:val="20"/>
                <w:szCs w:val="20"/>
              </w:rPr>
            </w:pPr>
            <w:r w:rsidRPr="00B37470">
              <w:rPr>
                <w:sz w:val="20"/>
                <w:szCs w:val="20"/>
              </w:rPr>
              <w:t>0</w:t>
            </w:r>
            <w:r>
              <w:rPr>
                <w:sz w:val="20"/>
                <w:szCs w:val="20"/>
              </w:rPr>
              <w:t>,</w:t>
            </w:r>
            <w:r w:rsidRPr="00B37470">
              <w:rPr>
                <w:sz w:val="20"/>
                <w:szCs w:val="20"/>
              </w:rPr>
              <w:t>0014</w:t>
            </w:r>
          </w:p>
        </w:tc>
      </w:tr>
      <w:tr w:rsidR="00FB7B1B" w14:paraId="6D244F4A" w14:textId="77777777" w:rsidTr="00FB7B1B">
        <w:tc>
          <w:tcPr>
            <w:tcW w:w="0" w:type="auto"/>
            <w:vMerge/>
            <w:shd w:val="clear" w:color="auto" w:fill="9CC2E5" w:themeFill="accent5" w:themeFillTint="99"/>
            <w:vAlign w:val="center"/>
          </w:tcPr>
          <w:p w14:paraId="7AA8B421" w14:textId="77777777" w:rsidR="00FB7B1B" w:rsidRPr="00233C6C" w:rsidRDefault="00FB7B1B" w:rsidP="00FB7B1B">
            <w:pPr>
              <w:jc w:val="center"/>
              <w:rPr>
                <w:b/>
                <w:bCs/>
                <w:sz w:val="20"/>
                <w:szCs w:val="20"/>
              </w:rPr>
            </w:pPr>
          </w:p>
        </w:tc>
        <w:tc>
          <w:tcPr>
            <w:tcW w:w="0" w:type="auto"/>
            <w:vAlign w:val="center"/>
          </w:tcPr>
          <w:p w14:paraId="35134CD3" w14:textId="1214FBDC" w:rsidR="00FB7B1B" w:rsidRDefault="00FB7B1B" w:rsidP="00FB7B1B">
            <w:pPr>
              <w:jc w:val="center"/>
              <w:rPr>
                <w:sz w:val="20"/>
                <w:szCs w:val="20"/>
              </w:rPr>
            </w:pPr>
            <w:r>
              <w:rPr>
                <w:sz w:val="20"/>
                <w:szCs w:val="20"/>
              </w:rPr>
              <w:t>LSWI</w:t>
            </w:r>
          </w:p>
        </w:tc>
        <w:tc>
          <w:tcPr>
            <w:tcW w:w="0" w:type="auto"/>
            <w:vAlign w:val="center"/>
          </w:tcPr>
          <w:p w14:paraId="407717CA" w14:textId="4A0EF107" w:rsidR="00FB7B1B" w:rsidRPr="003F4B03" w:rsidRDefault="00FB7B1B" w:rsidP="00FB7B1B">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33D871C2" w14:textId="3A4165AC" w:rsidR="00FB7B1B" w:rsidRPr="007A1F2F" w:rsidRDefault="00FB7B1B" w:rsidP="00FB7B1B">
            <w:pPr>
              <w:jc w:val="center"/>
              <w:rPr>
                <w:sz w:val="20"/>
                <w:szCs w:val="20"/>
              </w:rPr>
            </w:pPr>
            <w:r w:rsidRPr="00E17752">
              <w:rPr>
                <w:sz w:val="20"/>
                <w:szCs w:val="20"/>
              </w:rPr>
              <w:t>0</w:t>
            </w:r>
            <w:r>
              <w:rPr>
                <w:sz w:val="20"/>
                <w:szCs w:val="20"/>
              </w:rPr>
              <w:t>,</w:t>
            </w:r>
            <w:r w:rsidRPr="00E17752">
              <w:rPr>
                <w:sz w:val="20"/>
                <w:szCs w:val="20"/>
              </w:rPr>
              <w:t xml:space="preserve">0007203   </w:t>
            </w:r>
          </w:p>
        </w:tc>
        <w:tc>
          <w:tcPr>
            <w:tcW w:w="425" w:type="dxa"/>
            <w:tcBorders>
              <w:left w:val="nil"/>
              <w:right w:val="nil"/>
            </w:tcBorders>
            <w:shd w:val="clear" w:color="auto" w:fill="F2F2F2" w:themeFill="background1" w:themeFillShade="F2"/>
            <w:vAlign w:val="center"/>
          </w:tcPr>
          <w:p w14:paraId="1190DCFF" w14:textId="79E63FF0" w:rsidR="00FB7B1B" w:rsidRDefault="00FB7B1B" w:rsidP="00FB7B1B">
            <w:pPr>
              <w:jc w:val="center"/>
              <w:rPr>
                <w:sz w:val="20"/>
                <w:szCs w:val="20"/>
              </w:rPr>
            </w:pPr>
            <w:r>
              <w:rPr>
                <w:sz w:val="20"/>
                <w:szCs w:val="20"/>
              </w:rPr>
              <w:t>1</w:t>
            </w:r>
          </w:p>
        </w:tc>
        <w:tc>
          <w:tcPr>
            <w:tcW w:w="0" w:type="auto"/>
            <w:tcBorders>
              <w:left w:val="nil"/>
              <w:right w:val="nil"/>
            </w:tcBorders>
            <w:shd w:val="clear" w:color="auto" w:fill="F2F2F2" w:themeFill="background1" w:themeFillShade="F2"/>
            <w:vAlign w:val="center"/>
          </w:tcPr>
          <w:p w14:paraId="7D7ADAFB" w14:textId="112FCCD5" w:rsidR="00FB7B1B" w:rsidRPr="007A1F2F" w:rsidRDefault="00FB7B1B" w:rsidP="00FB7B1B">
            <w:pPr>
              <w:jc w:val="center"/>
              <w:rPr>
                <w:sz w:val="20"/>
                <w:szCs w:val="20"/>
              </w:rPr>
            </w:pPr>
            <w:r w:rsidRPr="00E17752">
              <w:rPr>
                <w:sz w:val="20"/>
                <w:szCs w:val="20"/>
              </w:rPr>
              <w:t>0</w:t>
            </w:r>
            <w:r>
              <w:rPr>
                <w:sz w:val="20"/>
                <w:szCs w:val="20"/>
              </w:rPr>
              <w:t>,</w:t>
            </w:r>
            <w:r w:rsidRPr="00E17752">
              <w:rPr>
                <w:sz w:val="20"/>
                <w:szCs w:val="20"/>
              </w:rPr>
              <w:t xml:space="preserve">194           </w:t>
            </w:r>
          </w:p>
        </w:tc>
        <w:tc>
          <w:tcPr>
            <w:tcW w:w="0" w:type="auto"/>
            <w:tcBorders>
              <w:left w:val="nil"/>
              <w:right w:val="nil"/>
            </w:tcBorders>
            <w:shd w:val="clear" w:color="auto" w:fill="F2F2F2" w:themeFill="background1" w:themeFillShade="F2"/>
            <w:vAlign w:val="center"/>
          </w:tcPr>
          <w:p w14:paraId="6D2FBFCC" w14:textId="71D1B78E" w:rsidR="00FB7B1B" w:rsidRPr="007A1F2F" w:rsidRDefault="00FB7B1B" w:rsidP="00FB7B1B">
            <w:pPr>
              <w:jc w:val="center"/>
              <w:rPr>
                <w:sz w:val="20"/>
                <w:szCs w:val="20"/>
              </w:rPr>
            </w:pPr>
            <w:r w:rsidRPr="00E17752">
              <w:rPr>
                <w:sz w:val="20"/>
                <w:szCs w:val="20"/>
              </w:rPr>
              <w:t>0</w:t>
            </w:r>
            <w:r>
              <w:rPr>
                <w:sz w:val="20"/>
                <w:szCs w:val="20"/>
              </w:rPr>
              <w:t>,</w:t>
            </w:r>
            <w:r w:rsidRPr="00E17752">
              <w:rPr>
                <w:sz w:val="20"/>
                <w:szCs w:val="20"/>
              </w:rPr>
              <w:t xml:space="preserve">6601          </w:t>
            </w:r>
          </w:p>
        </w:tc>
        <w:tc>
          <w:tcPr>
            <w:tcW w:w="0" w:type="auto"/>
            <w:tcBorders>
              <w:left w:val="nil"/>
              <w:right w:val="single" w:sz="4" w:space="0" w:color="auto"/>
            </w:tcBorders>
            <w:shd w:val="clear" w:color="auto" w:fill="F2F2F2" w:themeFill="background1" w:themeFillShade="F2"/>
            <w:vAlign w:val="center"/>
          </w:tcPr>
          <w:p w14:paraId="5BDDF59C" w14:textId="157BBAEC" w:rsidR="00FB7B1B" w:rsidRPr="007A1F2F" w:rsidRDefault="00FB7B1B" w:rsidP="00FB7B1B">
            <w:pPr>
              <w:jc w:val="center"/>
              <w:rPr>
                <w:sz w:val="20"/>
                <w:szCs w:val="20"/>
              </w:rPr>
            </w:pPr>
            <w:r w:rsidRPr="00E17752">
              <w:rPr>
                <w:sz w:val="20"/>
                <w:szCs w:val="20"/>
              </w:rPr>
              <w:t>0</w:t>
            </w:r>
            <w:r>
              <w:rPr>
                <w:sz w:val="20"/>
                <w:szCs w:val="20"/>
              </w:rPr>
              <w:t>,</w:t>
            </w:r>
            <w:r w:rsidRPr="00E17752">
              <w:rPr>
                <w:sz w:val="20"/>
                <w:szCs w:val="20"/>
              </w:rPr>
              <w:t>6624</w:t>
            </w:r>
          </w:p>
        </w:tc>
      </w:tr>
      <w:tr w:rsidR="00FB7B1B" w14:paraId="003B48F6" w14:textId="77777777" w:rsidTr="00FB7B1B">
        <w:tc>
          <w:tcPr>
            <w:tcW w:w="0" w:type="auto"/>
            <w:vMerge/>
            <w:shd w:val="clear" w:color="auto" w:fill="9CC2E5" w:themeFill="accent5" w:themeFillTint="99"/>
            <w:vAlign w:val="center"/>
          </w:tcPr>
          <w:p w14:paraId="2502C01F" w14:textId="77777777" w:rsidR="00FB7B1B" w:rsidRPr="00233C6C" w:rsidRDefault="00FB7B1B" w:rsidP="00FB7B1B">
            <w:pPr>
              <w:jc w:val="center"/>
              <w:rPr>
                <w:b/>
                <w:bCs/>
                <w:sz w:val="20"/>
                <w:szCs w:val="20"/>
              </w:rPr>
            </w:pPr>
          </w:p>
        </w:tc>
        <w:tc>
          <w:tcPr>
            <w:tcW w:w="0" w:type="auto"/>
            <w:vAlign w:val="center"/>
          </w:tcPr>
          <w:p w14:paraId="75913103" w14:textId="46BEBEC9" w:rsidR="00FB7B1B" w:rsidRDefault="00FB7B1B" w:rsidP="00FB7B1B">
            <w:pPr>
              <w:jc w:val="center"/>
              <w:rPr>
                <w:sz w:val="20"/>
                <w:szCs w:val="20"/>
              </w:rPr>
            </w:pPr>
            <w:r>
              <w:rPr>
                <w:sz w:val="20"/>
                <w:szCs w:val="20"/>
              </w:rPr>
              <w:t>NDWI</w:t>
            </w:r>
          </w:p>
        </w:tc>
        <w:tc>
          <w:tcPr>
            <w:tcW w:w="0" w:type="auto"/>
            <w:vAlign w:val="center"/>
          </w:tcPr>
          <w:p w14:paraId="5E12326E" w14:textId="1EA9F0B3" w:rsidR="00FB7B1B" w:rsidRPr="003F4B03" w:rsidRDefault="00FB7B1B" w:rsidP="00FB7B1B">
            <w:pPr>
              <w:jc w:val="center"/>
              <w:rPr>
                <w:rFonts w:cstheme="minorHAnsi"/>
                <w:sz w:val="20"/>
                <w:szCs w:val="20"/>
              </w:rPr>
            </w:pPr>
            <w:r w:rsidRPr="003F4B03">
              <w:rPr>
                <w:rFonts w:cstheme="minorHAnsi"/>
                <w:sz w:val="20"/>
                <w:szCs w:val="20"/>
              </w:rPr>
              <w:t>ANOVA con permutaciones</w:t>
            </w:r>
          </w:p>
        </w:tc>
        <w:tc>
          <w:tcPr>
            <w:tcW w:w="1557" w:type="dxa"/>
            <w:tcBorders>
              <w:right w:val="nil"/>
            </w:tcBorders>
            <w:vAlign w:val="center"/>
          </w:tcPr>
          <w:p w14:paraId="7B2586FD" w14:textId="7883C808" w:rsidR="00FB7B1B" w:rsidRPr="007A1F2F" w:rsidRDefault="00FB7B1B" w:rsidP="00FB7B1B">
            <w:pPr>
              <w:jc w:val="center"/>
              <w:rPr>
                <w:sz w:val="20"/>
                <w:szCs w:val="20"/>
              </w:rPr>
            </w:pPr>
            <w:r w:rsidRPr="004A5F04">
              <w:rPr>
                <w:sz w:val="20"/>
                <w:szCs w:val="20"/>
              </w:rPr>
              <w:t>0</w:t>
            </w:r>
            <w:r>
              <w:rPr>
                <w:sz w:val="20"/>
                <w:szCs w:val="20"/>
              </w:rPr>
              <w:t>,</w:t>
            </w:r>
            <w:r w:rsidRPr="004A5F04">
              <w:rPr>
                <w:sz w:val="20"/>
                <w:szCs w:val="20"/>
              </w:rPr>
              <w:t xml:space="preserve">1022 </w:t>
            </w:r>
          </w:p>
        </w:tc>
        <w:tc>
          <w:tcPr>
            <w:tcW w:w="425" w:type="dxa"/>
            <w:tcBorders>
              <w:left w:val="nil"/>
              <w:right w:val="nil"/>
            </w:tcBorders>
            <w:vAlign w:val="center"/>
          </w:tcPr>
          <w:p w14:paraId="69B8A0BA" w14:textId="729DE645" w:rsidR="00FB7B1B" w:rsidRDefault="00FB7B1B" w:rsidP="00FB7B1B">
            <w:pPr>
              <w:jc w:val="center"/>
              <w:rPr>
                <w:sz w:val="20"/>
                <w:szCs w:val="20"/>
              </w:rPr>
            </w:pPr>
            <w:r>
              <w:rPr>
                <w:sz w:val="20"/>
                <w:szCs w:val="20"/>
              </w:rPr>
              <w:t>1</w:t>
            </w:r>
          </w:p>
        </w:tc>
        <w:tc>
          <w:tcPr>
            <w:tcW w:w="0" w:type="auto"/>
            <w:tcBorders>
              <w:left w:val="nil"/>
              <w:right w:val="nil"/>
            </w:tcBorders>
            <w:vAlign w:val="center"/>
          </w:tcPr>
          <w:p w14:paraId="6AFAF37B" w14:textId="2E97DF93" w:rsidR="00FB7B1B" w:rsidRPr="007A1F2F" w:rsidRDefault="00FB7B1B" w:rsidP="00FB7B1B">
            <w:pPr>
              <w:jc w:val="center"/>
              <w:rPr>
                <w:sz w:val="20"/>
                <w:szCs w:val="20"/>
              </w:rPr>
            </w:pPr>
            <w:r w:rsidRPr="004A5F04">
              <w:rPr>
                <w:sz w:val="20"/>
                <w:szCs w:val="20"/>
              </w:rPr>
              <w:t>24</w:t>
            </w:r>
            <w:r>
              <w:rPr>
                <w:sz w:val="20"/>
                <w:szCs w:val="20"/>
              </w:rPr>
              <w:t>,</w:t>
            </w:r>
            <w:r w:rsidRPr="004A5F04">
              <w:rPr>
                <w:sz w:val="20"/>
                <w:szCs w:val="20"/>
              </w:rPr>
              <w:t xml:space="preserve">2        </w:t>
            </w:r>
          </w:p>
        </w:tc>
        <w:tc>
          <w:tcPr>
            <w:tcW w:w="0" w:type="auto"/>
            <w:tcBorders>
              <w:left w:val="nil"/>
              <w:right w:val="nil"/>
            </w:tcBorders>
            <w:vAlign w:val="center"/>
          </w:tcPr>
          <w:p w14:paraId="385BB5D0" w14:textId="1368E3A5" w:rsidR="00FB7B1B" w:rsidRPr="007A1F2F" w:rsidRDefault="00FB7B1B" w:rsidP="00FB7B1B">
            <w:pPr>
              <w:jc w:val="center"/>
              <w:rPr>
                <w:sz w:val="20"/>
                <w:szCs w:val="20"/>
              </w:rPr>
            </w:pPr>
            <w:r w:rsidRPr="004A5F04">
              <w:rPr>
                <w:sz w:val="20"/>
                <w:szCs w:val="20"/>
              </w:rPr>
              <w:t>1</w:t>
            </w:r>
            <w:r>
              <w:rPr>
                <w:sz w:val="20"/>
                <w:szCs w:val="20"/>
              </w:rPr>
              <w:t>,</w:t>
            </w:r>
            <w:r w:rsidRPr="004A5F04">
              <w:rPr>
                <w:sz w:val="20"/>
                <w:szCs w:val="20"/>
              </w:rPr>
              <w:t xml:space="preserve">843e-06           </w:t>
            </w:r>
          </w:p>
        </w:tc>
        <w:tc>
          <w:tcPr>
            <w:tcW w:w="0" w:type="auto"/>
            <w:tcBorders>
              <w:left w:val="nil"/>
              <w:right w:val="single" w:sz="4" w:space="0" w:color="auto"/>
            </w:tcBorders>
            <w:vAlign w:val="center"/>
          </w:tcPr>
          <w:p w14:paraId="315AB76B" w14:textId="39F1F13B" w:rsidR="00FB7B1B" w:rsidRPr="007A1F2F" w:rsidRDefault="00FB7B1B" w:rsidP="00FB7B1B">
            <w:pPr>
              <w:jc w:val="center"/>
              <w:rPr>
                <w:sz w:val="20"/>
                <w:szCs w:val="20"/>
              </w:rPr>
            </w:pPr>
            <w:r w:rsidRPr="004A5F04">
              <w:rPr>
                <w:sz w:val="20"/>
                <w:szCs w:val="20"/>
              </w:rPr>
              <w:t>2e-04</w:t>
            </w:r>
          </w:p>
        </w:tc>
      </w:tr>
      <w:tr w:rsidR="00FB7B1B" w14:paraId="0E60F292" w14:textId="77777777" w:rsidTr="00FB7B1B">
        <w:tc>
          <w:tcPr>
            <w:tcW w:w="0" w:type="auto"/>
            <w:vMerge/>
            <w:shd w:val="clear" w:color="auto" w:fill="9CC2E5" w:themeFill="accent5" w:themeFillTint="99"/>
            <w:vAlign w:val="center"/>
          </w:tcPr>
          <w:p w14:paraId="7D6AA49C" w14:textId="77777777" w:rsidR="00FB7B1B" w:rsidRPr="00233C6C" w:rsidRDefault="00FB7B1B" w:rsidP="00FB7B1B">
            <w:pPr>
              <w:jc w:val="center"/>
              <w:rPr>
                <w:b/>
                <w:bCs/>
                <w:sz w:val="20"/>
                <w:szCs w:val="20"/>
              </w:rPr>
            </w:pPr>
          </w:p>
        </w:tc>
        <w:tc>
          <w:tcPr>
            <w:tcW w:w="0" w:type="auto"/>
            <w:vAlign w:val="center"/>
          </w:tcPr>
          <w:p w14:paraId="7F39EB0E" w14:textId="11C0386E" w:rsidR="00FB7B1B" w:rsidRDefault="00FB7B1B" w:rsidP="00FB7B1B">
            <w:pPr>
              <w:jc w:val="center"/>
              <w:rPr>
                <w:sz w:val="20"/>
                <w:szCs w:val="20"/>
              </w:rPr>
            </w:pPr>
            <w:r>
              <w:rPr>
                <w:sz w:val="20"/>
                <w:szCs w:val="20"/>
              </w:rPr>
              <w:t>Albedo</w:t>
            </w:r>
          </w:p>
        </w:tc>
        <w:tc>
          <w:tcPr>
            <w:tcW w:w="0" w:type="auto"/>
            <w:vAlign w:val="center"/>
          </w:tcPr>
          <w:p w14:paraId="6BFB865F" w14:textId="16419F31" w:rsidR="00FB7B1B" w:rsidRPr="003F4B03" w:rsidRDefault="00FB7B1B" w:rsidP="00FB7B1B">
            <w:pPr>
              <w:jc w:val="center"/>
              <w:rPr>
                <w:rFonts w:cstheme="minorHAnsi"/>
                <w:sz w:val="20"/>
                <w:szCs w:val="20"/>
              </w:rPr>
            </w:pPr>
            <w:r w:rsidRPr="003F4B03">
              <w:rPr>
                <w:rFonts w:cstheme="minorHAnsi"/>
                <w:sz w:val="20"/>
                <w:szCs w:val="20"/>
              </w:rPr>
              <w:t>ANOVA con permutaciones</w:t>
            </w:r>
          </w:p>
        </w:tc>
        <w:tc>
          <w:tcPr>
            <w:tcW w:w="1557" w:type="dxa"/>
            <w:tcBorders>
              <w:right w:val="nil"/>
            </w:tcBorders>
            <w:shd w:val="clear" w:color="auto" w:fill="F2F2F2" w:themeFill="background1" w:themeFillShade="F2"/>
            <w:vAlign w:val="center"/>
          </w:tcPr>
          <w:p w14:paraId="2B5EE851" w14:textId="6E84DC5C" w:rsidR="00FB7B1B" w:rsidRPr="007A1F2F" w:rsidRDefault="00FB7B1B" w:rsidP="00FB7B1B">
            <w:pPr>
              <w:jc w:val="center"/>
              <w:rPr>
                <w:sz w:val="20"/>
                <w:szCs w:val="20"/>
              </w:rPr>
            </w:pPr>
            <w:r w:rsidRPr="006D2168">
              <w:rPr>
                <w:sz w:val="20"/>
                <w:szCs w:val="20"/>
              </w:rPr>
              <w:t>0</w:t>
            </w:r>
            <w:r>
              <w:rPr>
                <w:sz w:val="20"/>
                <w:szCs w:val="20"/>
              </w:rPr>
              <w:t>,</w:t>
            </w:r>
            <w:r w:rsidRPr="006D2168">
              <w:rPr>
                <w:sz w:val="20"/>
                <w:szCs w:val="20"/>
              </w:rPr>
              <w:t xml:space="preserve">002872   </w:t>
            </w:r>
          </w:p>
        </w:tc>
        <w:tc>
          <w:tcPr>
            <w:tcW w:w="425" w:type="dxa"/>
            <w:tcBorders>
              <w:left w:val="nil"/>
              <w:right w:val="nil"/>
            </w:tcBorders>
            <w:shd w:val="clear" w:color="auto" w:fill="F2F2F2" w:themeFill="background1" w:themeFillShade="F2"/>
            <w:vAlign w:val="center"/>
          </w:tcPr>
          <w:p w14:paraId="7303445D" w14:textId="7A06B326" w:rsidR="00FB7B1B" w:rsidRDefault="00FB7B1B" w:rsidP="00FB7B1B">
            <w:pPr>
              <w:jc w:val="center"/>
              <w:rPr>
                <w:sz w:val="20"/>
                <w:szCs w:val="20"/>
              </w:rPr>
            </w:pPr>
            <w:r w:rsidRPr="006D2168">
              <w:rPr>
                <w:sz w:val="20"/>
                <w:szCs w:val="20"/>
              </w:rPr>
              <w:t>1</w:t>
            </w:r>
          </w:p>
        </w:tc>
        <w:tc>
          <w:tcPr>
            <w:tcW w:w="0" w:type="auto"/>
            <w:tcBorders>
              <w:left w:val="nil"/>
              <w:right w:val="nil"/>
            </w:tcBorders>
            <w:shd w:val="clear" w:color="auto" w:fill="F2F2F2" w:themeFill="background1" w:themeFillShade="F2"/>
            <w:vAlign w:val="center"/>
          </w:tcPr>
          <w:p w14:paraId="5F6294ED" w14:textId="6E13B136" w:rsidR="00FB7B1B" w:rsidRPr="007A1F2F" w:rsidRDefault="00FB7B1B" w:rsidP="00FB7B1B">
            <w:pPr>
              <w:jc w:val="center"/>
              <w:rPr>
                <w:sz w:val="20"/>
                <w:szCs w:val="20"/>
              </w:rPr>
            </w:pPr>
            <w:r w:rsidRPr="006D2168">
              <w:rPr>
                <w:sz w:val="20"/>
                <w:szCs w:val="20"/>
              </w:rPr>
              <w:t>6</w:t>
            </w:r>
            <w:r>
              <w:rPr>
                <w:sz w:val="20"/>
                <w:szCs w:val="20"/>
              </w:rPr>
              <w:t>,</w:t>
            </w:r>
            <w:r w:rsidRPr="006D2168">
              <w:rPr>
                <w:sz w:val="20"/>
                <w:szCs w:val="20"/>
              </w:rPr>
              <w:t xml:space="preserve">052          </w:t>
            </w:r>
          </w:p>
        </w:tc>
        <w:tc>
          <w:tcPr>
            <w:tcW w:w="0" w:type="auto"/>
            <w:tcBorders>
              <w:left w:val="nil"/>
              <w:right w:val="nil"/>
            </w:tcBorders>
            <w:shd w:val="clear" w:color="auto" w:fill="F2F2F2" w:themeFill="background1" w:themeFillShade="F2"/>
            <w:vAlign w:val="center"/>
          </w:tcPr>
          <w:p w14:paraId="63F82CB9" w14:textId="048260ED" w:rsidR="00FB7B1B" w:rsidRPr="007A1F2F" w:rsidRDefault="00FB7B1B" w:rsidP="00FB7B1B">
            <w:pPr>
              <w:jc w:val="center"/>
              <w:rPr>
                <w:sz w:val="20"/>
                <w:szCs w:val="20"/>
              </w:rPr>
            </w:pPr>
            <w:r w:rsidRPr="006D2168">
              <w:rPr>
                <w:sz w:val="20"/>
                <w:szCs w:val="20"/>
              </w:rPr>
              <w:t>0</w:t>
            </w:r>
            <w:r>
              <w:rPr>
                <w:sz w:val="20"/>
                <w:szCs w:val="20"/>
              </w:rPr>
              <w:t>,</w:t>
            </w:r>
            <w:r w:rsidRPr="006D2168">
              <w:rPr>
                <w:sz w:val="20"/>
                <w:szCs w:val="20"/>
              </w:rPr>
              <w:t xml:space="preserve">01476          </w:t>
            </w:r>
          </w:p>
        </w:tc>
        <w:tc>
          <w:tcPr>
            <w:tcW w:w="0" w:type="auto"/>
            <w:tcBorders>
              <w:left w:val="nil"/>
              <w:right w:val="single" w:sz="4" w:space="0" w:color="auto"/>
            </w:tcBorders>
            <w:shd w:val="clear" w:color="auto" w:fill="F2F2F2" w:themeFill="background1" w:themeFillShade="F2"/>
            <w:vAlign w:val="center"/>
          </w:tcPr>
          <w:p w14:paraId="42D8B33D" w14:textId="18CD24C3" w:rsidR="00FB7B1B" w:rsidRPr="007A1F2F" w:rsidRDefault="00FB7B1B" w:rsidP="00FB7B1B">
            <w:pPr>
              <w:jc w:val="center"/>
              <w:rPr>
                <w:sz w:val="20"/>
                <w:szCs w:val="20"/>
              </w:rPr>
            </w:pPr>
            <w:r w:rsidRPr="006D2168">
              <w:rPr>
                <w:sz w:val="20"/>
                <w:szCs w:val="20"/>
              </w:rPr>
              <w:t>0</w:t>
            </w:r>
            <w:r>
              <w:rPr>
                <w:sz w:val="20"/>
                <w:szCs w:val="20"/>
              </w:rPr>
              <w:t>,</w:t>
            </w:r>
            <w:r w:rsidRPr="006D2168">
              <w:rPr>
                <w:sz w:val="20"/>
                <w:szCs w:val="20"/>
              </w:rPr>
              <w:t>0128</w:t>
            </w:r>
          </w:p>
        </w:tc>
      </w:tr>
    </w:tbl>
    <w:p w14:paraId="7D185823" w14:textId="77777777" w:rsidR="004B01F3" w:rsidRDefault="004B01F3" w:rsidP="00EE40AC">
      <w:pPr>
        <w:jc w:val="both"/>
      </w:pPr>
    </w:p>
    <w:p w14:paraId="00D17343" w14:textId="77777777" w:rsidR="004B01F3" w:rsidRDefault="004B01F3" w:rsidP="00EE40AC">
      <w:pPr>
        <w:jc w:val="both"/>
      </w:pPr>
    </w:p>
    <w:p w14:paraId="118E60F5" w14:textId="37D60ADA" w:rsidR="004233F9" w:rsidRDefault="004233F9" w:rsidP="004233F9">
      <w:pPr>
        <w:rPr>
          <w:u w:val="single"/>
        </w:rPr>
      </w:pPr>
      <w:r>
        <w:rPr>
          <w:u w:val="single"/>
        </w:rPr>
        <w:t xml:space="preserve">4.3.3 </w:t>
      </w:r>
      <w:r w:rsidR="00EC6FE2">
        <w:rPr>
          <w:u w:val="single"/>
        </w:rPr>
        <w:t xml:space="preserve">Landsat 9 </w:t>
      </w:r>
      <w:proofErr w:type="spellStart"/>
      <w:r w:rsidR="00EC6FE2">
        <w:rPr>
          <w:u w:val="single"/>
        </w:rPr>
        <w:t>Thermal</w:t>
      </w:r>
      <w:proofErr w:type="spellEnd"/>
    </w:p>
    <w:p w14:paraId="0E695A15" w14:textId="639223B6" w:rsidR="00EC6FE2" w:rsidRPr="00B415DD" w:rsidRDefault="00B36090" w:rsidP="00FB7B1B">
      <w:pPr>
        <w:jc w:val="both"/>
      </w:pPr>
      <w:r>
        <w:rPr>
          <w:b/>
          <w:bCs/>
          <w:noProof/>
        </w:rPr>
        <w:drawing>
          <wp:anchor distT="0" distB="0" distL="114300" distR="114300" simplePos="0" relativeHeight="251674624" behindDoc="0" locked="0" layoutInCell="1" allowOverlap="1" wp14:anchorId="5D0D02FB" wp14:editId="24F69DB5">
            <wp:simplePos x="0" y="0"/>
            <wp:positionH relativeFrom="margin">
              <wp:align>right</wp:align>
            </wp:positionH>
            <wp:positionV relativeFrom="paragraph">
              <wp:posOffset>881380</wp:posOffset>
            </wp:positionV>
            <wp:extent cx="5759450" cy="1829435"/>
            <wp:effectExtent l="0" t="0" r="0" b="0"/>
            <wp:wrapSquare wrapText="bothSides"/>
            <wp:docPr id="14007068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06863" name="Imagen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9638"/>
                    <a:stretch/>
                  </pic:blipFill>
                  <pic:spPr bwMode="auto">
                    <a:xfrm>
                      <a:off x="0" y="0"/>
                      <a:ext cx="5759450" cy="182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15DD" w:rsidRPr="00B415DD">
        <w:t>Mediante Landsat 9 se ha obten</w:t>
      </w:r>
      <w:r w:rsidR="00B415DD">
        <w:t xml:space="preserve">ido el índice </w:t>
      </w:r>
      <w:proofErr w:type="spellStart"/>
      <w:r w:rsidR="00B415DD">
        <w:t>Thermal</w:t>
      </w:r>
      <w:proofErr w:type="spellEnd"/>
      <w:r w:rsidR="00B415DD">
        <w:t xml:space="preserve">, que refleja la temperatura registrada por el satélite en la superficie terrestre de las parcelas. </w:t>
      </w:r>
      <w:r w:rsidR="00213B8F">
        <w:t>En la figura x podemos observar la correlación de la</w:t>
      </w:r>
      <w:r w:rsidR="000C36C5">
        <w:t>s</w:t>
      </w:r>
      <w:r w:rsidR="00213B8F">
        <w:t xml:space="preserve"> temperatura</w:t>
      </w:r>
      <w:r w:rsidR="000C36C5">
        <w:t>s</w:t>
      </w:r>
      <w:r w:rsidR="00213B8F">
        <w:t xml:space="preserve"> registrada</w:t>
      </w:r>
      <w:r w:rsidR="000C36C5">
        <w:t>s</w:t>
      </w:r>
      <w:r w:rsidR="00213B8F">
        <w:t xml:space="preserve"> por el satélite respecto a las</w:t>
      </w:r>
      <w:r w:rsidR="000C36C5">
        <w:t xml:space="preserve"> temperaturas registradas por las estaciones meteorológicas usadas por este estudio.</w:t>
      </w:r>
    </w:p>
    <w:p w14:paraId="30F7C3CD" w14:textId="53AE5F7D" w:rsidR="00EC6FE2" w:rsidRPr="00B415DD" w:rsidRDefault="00EC6FE2" w:rsidP="004233F9"/>
    <w:p w14:paraId="6344D536" w14:textId="3C8D3E78" w:rsidR="004B01F3" w:rsidRPr="00B36090" w:rsidRDefault="00B36090" w:rsidP="00EE40AC">
      <w:pPr>
        <w:jc w:val="both"/>
      </w:pPr>
      <w:r>
        <w:t>En primer lugar, se puede observar la correlación con los datos de ambas parcelas en la figura x a) que resulta en una R</w:t>
      </w:r>
      <w:r w:rsidRPr="00B36090">
        <w:rPr>
          <w:vertAlign w:val="superscript"/>
        </w:rPr>
        <w:t>2</w:t>
      </w:r>
      <w:r>
        <w:rPr>
          <w:vertAlign w:val="superscript"/>
        </w:rPr>
        <w:t xml:space="preserve"> </w:t>
      </w:r>
      <w:r>
        <w:t xml:space="preserve">de 0,922. Este valor elevado refleja una alta correlación entre las dos medidas de temperatura. En la figura x b) se encuentran </w:t>
      </w:r>
      <w:r w:rsidR="005651A2">
        <w:t>reflejadas</w:t>
      </w:r>
      <w:r>
        <w:t xml:space="preserve"> las correlaciones </w:t>
      </w:r>
      <w:r w:rsidR="005651A2">
        <w:t>de las diferentes formas de medir la temperatura para ambas parcelas. Podemos ver que la correlación de Fiñana presenta una R</w:t>
      </w:r>
      <w:r w:rsidR="005651A2" w:rsidRPr="005651A2">
        <w:rPr>
          <w:vertAlign w:val="superscript"/>
        </w:rPr>
        <w:t>2</w:t>
      </w:r>
      <w:r w:rsidR="005651A2">
        <w:rPr>
          <w:vertAlign w:val="superscript"/>
        </w:rPr>
        <w:t xml:space="preserve"> </w:t>
      </w:r>
      <w:r w:rsidR="005651A2" w:rsidRPr="005651A2">
        <w:t>mayor.</w:t>
      </w:r>
    </w:p>
    <w:p w14:paraId="3FEAE934" w14:textId="5E2E7CF0" w:rsidR="004B01F3" w:rsidRPr="00B415DD" w:rsidRDefault="004B01F3" w:rsidP="00EE40AC">
      <w:pPr>
        <w:jc w:val="both"/>
      </w:pPr>
    </w:p>
    <w:p w14:paraId="7D275C31" w14:textId="1A6DD1F2" w:rsidR="005651A2" w:rsidRDefault="005651A2" w:rsidP="005651A2">
      <w:pPr>
        <w:rPr>
          <w:b/>
          <w:bCs/>
        </w:rPr>
      </w:pPr>
      <w:r>
        <w:rPr>
          <w:b/>
          <w:bCs/>
        </w:rPr>
        <w:lastRenderedPageBreak/>
        <w:t xml:space="preserve">4.4 </w:t>
      </w:r>
      <w:r w:rsidR="00704970">
        <w:rPr>
          <w:b/>
          <w:bCs/>
        </w:rPr>
        <w:t xml:space="preserve">Relación entre el flujo de CO2 y </w:t>
      </w:r>
      <w:r>
        <w:rPr>
          <w:b/>
          <w:bCs/>
        </w:rPr>
        <w:t>las variables</w:t>
      </w:r>
    </w:p>
    <w:p w14:paraId="39BE38F8" w14:textId="1B0ECD57" w:rsidR="008128C0" w:rsidRPr="005651A2" w:rsidRDefault="005651A2" w:rsidP="005651A2">
      <w:pPr>
        <w:jc w:val="both"/>
      </w:pPr>
      <w:r>
        <w:t>Tras observar los resultados de ambas partes del experimento</w:t>
      </w:r>
      <w:r w:rsidR="00D40AF2">
        <w:t xml:space="preserve"> por separado</w:t>
      </w:r>
      <w:r>
        <w:t xml:space="preserve">, este apartado muestra la relación que tienen todas estas variables </w:t>
      </w:r>
      <w:r w:rsidR="00704970">
        <w:t>con el flujo de CO2</w:t>
      </w:r>
      <w:r>
        <w:t>. En primer lugar se ha representado la variación del flujo de respiración según la temperatura. A continuación se encuentra representada la var</w:t>
      </w:r>
      <w:r w:rsidR="00D40AF2">
        <w:t>iabilidad del flujo según los diferentes espectrales y, por último, se ha intentado modelizar el flujo de CO2 a partir de todas las variables.</w:t>
      </w:r>
    </w:p>
    <w:p w14:paraId="6A299094" w14:textId="21A410B0" w:rsidR="005651A2" w:rsidRDefault="008128C0" w:rsidP="005651A2">
      <w:pPr>
        <w:rPr>
          <w:u w:val="single"/>
        </w:rPr>
      </w:pPr>
      <w:r w:rsidRPr="00486B45">
        <w:rPr>
          <w:u w:val="single"/>
        </w:rPr>
        <w:t>4.4.1</w:t>
      </w:r>
      <w:r w:rsidR="00486B45">
        <w:rPr>
          <w:u w:val="single"/>
        </w:rPr>
        <w:t xml:space="preserve"> Flujo</w:t>
      </w:r>
      <w:r w:rsidR="001770EB">
        <w:rPr>
          <w:u w:val="single"/>
        </w:rPr>
        <w:t xml:space="preserve"> y</w:t>
      </w:r>
      <w:r w:rsidR="00486B45">
        <w:rPr>
          <w:u w:val="single"/>
        </w:rPr>
        <w:t xml:space="preserve"> </w:t>
      </w:r>
      <w:r w:rsidR="001770EB">
        <w:rPr>
          <w:u w:val="single"/>
        </w:rPr>
        <w:t>t</w:t>
      </w:r>
      <w:r w:rsidR="00486B45">
        <w:rPr>
          <w:u w:val="single"/>
        </w:rPr>
        <w:t>emperatura</w:t>
      </w:r>
    </w:p>
    <w:p w14:paraId="1D2F9BC9" w14:textId="3664171D" w:rsidR="00486B45" w:rsidRPr="00486B45" w:rsidRDefault="00486B45" w:rsidP="007D2212">
      <w:pPr>
        <w:jc w:val="both"/>
      </w:pPr>
      <w:r>
        <w:t>En la figura x podemos observar la variación del flujo</w:t>
      </w:r>
      <w:r w:rsidR="00510EB3">
        <w:t xml:space="preserve"> de CO2</w:t>
      </w:r>
      <w:r>
        <w:t xml:space="preserve"> según varía la temperatura. </w:t>
      </w:r>
      <w:r w:rsidR="007D2212">
        <w:t xml:space="preserve">Se puede observar tanto en </w:t>
      </w:r>
      <w:proofErr w:type="spellStart"/>
      <w:r w:rsidR="007D2212">
        <w:t>Cáñar</w:t>
      </w:r>
      <w:proofErr w:type="spellEnd"/>
      <w:r w:rsidR="007D2212">
        <w:t xml:space="preserve"> como en Fiñana, pero especialmente en el primero, como el flujo aumenta ligeramente al aumentar la temperatura para ambos tratamientos. No parece observarse una respuesta a la temperatura diferente según el tratamiento aplicado a los collares. También es observable en este gráfico la diferencia de flujos entre tratamientos</w:t>
      </w:r>
    </w:p>
    <w:p w14:paraId="2682E855" w14:textId="0E96B7B6" w:rsidR="005651A2" w:rsidRDefault="005651A2" w:rsidP="005651A2">
      <w:pPr>
        <w:rPr>
          <w:b/>
          <w:bCs/>
        </w:rPr>
      </w:pPr>
    </w:p>
    <w:p w14:paraId="371349AF" w14:textId="2EE61CF9" w:rsidR="005651A2" w:rsidRDefault="00486B45" w:rsidP="005651A2">
      <w:pPr>
        <w:rPr>
          <w:b/>
          <w:bCs/>
        </w:rPr>
      </w:pPr>
      <w:r>
        <w:rPr>
          <w:noProof/>
        </w:rPr>
        <w:drawing>
          <wp:anchor distT="0" distB="0" distL="114300" distR="114300" simplePos="0" relativeHeight="251675648" behindDoc="0" locked="0" layoutInCell="1" allowOverlap="1" wp14:anchorId="45E6C8FD" wp14:editId="0AE8AE93">
            <wp:simplePos x="0" y="0"/>
            <wp:positionH relativeFrom="margin">
              <wp:posOffset>-1270</wp:posOffset>
            </wp:positionH>
            <wp:positionV relativeFrom="paragraph">
              <wp:posOffset>336550</wp:posOffset>
            </wp:positionV>
            <wp:extent cx="5760720" cy="1866900"/>
            <wp:effectExtent l="0" t="0" r="0" b="0"/>
            <wp:wrapSquare wrapText="bothSides"/>
            <wp:docPr id="14143583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0271"/>
                    <a:stretch/>
                  </pic:blipFill>
                  <pic:spPr bwMode="auto">
                    <a:xfrm>
                      <a:off x="0" y="0"/>
                      <a:ext cx="5760720" cy="1866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74D454" w14:textId="42ECC415" w:rsidR="005651A2" w:rsidRDefault="005651A2" w:rsidP="005651A2">
      <w:pPr>
        <w:rPr>
          <w:b/>
          <w:bCs/>
        </w:rPr>
      </w:pPr>
    </w:p>
    <w:p w14:paraId="5908F1C9" w14:textId="7492CAD8" w:rsidR="003E7639" w:rsidRPr="006458CB" w:rsidRDefault="006458CB" w:rsidP="005651A2">
      <w:pPr>
        <w:rPr>
          <w:u w:val="single"/>
        </w:rPr>
      </w:pPr>
      <w:r>
        <w:rPr>
          <w:u w:val="single"/>
        </w:rPr>
        <w:t>4.4.2 Flujo</w:t>
      </w:r>
      <w:r w:rsidR="001770EB">
        <w:rPr>
          <w:u w:val="single"/>
        </w:rPr>
        <w:t xml:space="preserve"> e</w:t>
      </w:r>
      <w:r>
        <w:rPr>
          <w:u w:val="single"/>
        </w:rPr>
        <w:t xml:space="preserve"> </w:t>
      </w:r>
      <w:r w:rsidR="001770EB">
        <w:rPr>
          <w:u w:val="single"/>
        </w:rPr>
        <w:t>í</w:t>
      </w:r>
      <w:r>
        <w:rPr>
          <w:u w:val="single"/>
        </w:rPr>
        <w:t>ndices espectrales</w:t>
      </w:r>
    </w:p>
    <w:p w14:paraId="2631C351" w14:textId="77777777" w:rsidR="001770EB" w:rsidRDefault="006458CB" w:rsidP="00510EB3">
      <w:pPr>
        <w:jc w:val="both"/>
      </w:pPr>
      <w:r>
        <w:t>En la fi</w:t>
      </w:r>
      <w:r w:rsidR="00B14F48">
        <w:t xml:space="preserve">gura x se puede observar </w:t>
      </w:r>
      <w:r w:rsidR="00510EB3">
        <w:t xml:space="preserve">la variación del flujo de CO2 según varían los diferentes índices espectrales representados. En primer lugar, si observamos los dos tratamientos de </w:t>
      </w:r>
      <w:proofErr w:type="spellStart"/>
      <w:r w:rsidR="00510EB3">
        <w:t>Cáñar</w:t>
      </w:r>
      <w:proofErr w:type="spellEnd"/>
      <w:r w:rsidR="00510EB3">
        <w:t xml:space="preserve"> podemos ver que responden de forma similar en tres de los cuatro índices. Para ambos índices de vegetación, NDVI y EVI, y para el LSWI, a mayor valor de estos índices, mayores valores de flujo se </w:t>
      </w:r>
      <w:r w:rsidR="00621104">
        <w:t>dan</w:t>
      </w:r>
      <w:r w:rsidR="00510EB3">
        <w:t>.</w:t>
      </w:r>
      <w:r w:rsidR="00621104">
        <w:t xml:space="preserve"> Para el NDWI, en cambio, la respuesta es la contraria, a mayor valor de este índice menores valores de flujo se dan. </w:t>
      </w:r>
    </w:p>
    <w:p w14:paraId="2F1591DC" w14:textId="6523B709" w:rsidR="003E7639" w:rsidRDefault="00621104" w:rsidP="00510EB3">
      <w:pPr>
        <w:jc w:val="both"/>
      </w:pPr>
      <w:r>
        <w:t>Si observamos ahora los resultados de</w:t>
      </w:r>
      <w:r w:rsidR="001770EB">
        <w:t xml:space="preserve"> Fiñana podemos ver como ninguno de los dos tratamientos parece tener una respuesta clara a los índices de vegetación. Para el índice LSWI, se puede observar una respuesta divergente en los tratamientos. El tratamiento bajo copa aumenta sus valores de flujo al aumentar el LSWI y el tratamiento suelo desnudo actúa de forma opuesta. Por último, respecto al NDWI, ambos tratamientos parecen mostrar una ligera tendencia alcista en cuanto a la correlación del flujo y el índice.</w:t>
      </w:r>
    </w:p>
    <w:p w14:paraId="3AA685EC" w14:textId="77777777" w:rsidR="00621104" w:rsidRPr="006458CB" w:rsidRDefault="00621104" w:rsidP="00510EB3">
      <w:pPr>
        <w:jc w:val="both"/>
      </w:pPr>
    </w:p>
    <w:p w14:paraId="55EE68C4" w14:textId="26CDABBB" w:rsidR="003E7639" w:rsidRDefault="003E7639" w:rsidP="005651A2">
      <w:pPr>
        <w:rPr>
          <w:b/>
          <w:bCs/>
        </w:rPr>
      </w:pPr>
    </w:p>
    <w:p w14:paraId="54F1C534" w14:textId="69F687CF" w:rsidR="003E7639" w:rsidRDefault="003E7639" w:rsidP="005651A2">
      <w:pPr>
        <w:rPr>
          <w:b/>
          <w:bCs/>
        </w:rPr>
      </w:pPr>
    </w:p>
    <w:p w14:paraId="3083D33B" w14:textId="730483D5" w:rsidR="003E7639" w:rsidRDefault="001770EB" w:rsidP="005651A2">
      <w:pPr>
        <w:rPr>
          <w:b/>
          <w:bCs/>
        </w:rPr>
      </w:pPr>
      <w:r>
        <w:rPr>
          <w:b/>
          <w:bCs/>
          <w:noProof/>
        </w:rPr>
        <w:lastRenderedPageBreak/>
        <mc:AlternateContent>
          <mc:Choice Requires="wpg">
            <w:drawing>
              <wp:anchor distT="0" distB="0" distL="114300" distR="114300" simplePos="0" relativeHeight="251678720" behindDoc="0" locked="0" layoutInCell="1" allowOverlap="1" wp14:anchorId="3C0E52EE" wp14:editId="3C766467">
                <wp:simplePos x="0" y="0"/>
                <wp:positionH relativeFrom="margin">
                  <wp:align>center</wp:align>
                </wp:positionH>
                <wp:positionV relativeFrom="paragraph">
                  <wp:posOffset>0</wp:posOffset>
                </wp:positionV>
                <wp:extent cx="5759450" cy="3759200"/>
                <wp:effectExtent l="0" t="0" r="0" b="0"/>
                <wp:wrapSquare wrapText="bothSides"/>
                <wp:docPr id="1345274498" name="Grupo 9"/>
                <wp:cNvGraphicFramePr/>
                <a:graphic xmlns:a="http://schemas.openxmlformats.org/drawingml/2006/main">
                  <a:graphicData uri="http://schemas.microsoft.com/office/word/2010/wordprocessingGroup">
                    <wpg:wgp>
                      <wpg:cNvGrpSpPr/>
                      <wpg:grpSpPr>
                        <a:xfrm>
                          <a:off x="0" y="0"/>
                          <a:ext cx="5759450" cy="3759200"/>
                          <a:chOff x="0" y="0"/>
                          <a:chExt cx="5759450" cy="3738880"/>
                        </a:xfrm>
                      </wpg:grpSpPr>
                      <pic:pic xmlns:pic="http://schemas.openxmlformats.org/drawingml/2006/picture">
                        <pic:nvPicPr>
                          <pic:cNvPr id="1972917362" name="Imagen 7"/>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3738880"/>
                          </a:xfrm>
                          <a:prstGeom prst="rect">
                            <a:avLst/>
                          </a:prstGeom>
                          <a:noFill/>
                        </pic:spPr>
                      </pic:pic>
                      <wps:wsp>
                        <wps:cNvPr id="1161653954" name="Rectángulo 8"/>
                        <wps:cNvSpPr/>
                        <wps:spPr>
                          <a:xfrm>
                            <a:off x="4679950" y="2019300"/>
                            <a:ext cx="1035050" cy="5588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C15A9" id="Grupo 9" o:spid="_x0000_s1026" style="position:absolute;margin-left:0;margin-top:0;width:453.5pt;height:296pt;z-index:251678720;mso-position-horizontal:center;mso-position-horizontal-relative:margin;mso-width-relative:margin;mso-height-relative:margin" coordsize="57594,37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">
                <v:shape id="Imagen 7" o:spid="_x0000_s1027" type="#_x0000_t75" style="position:absolute;width:57594;height:37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">
                  <v:imagedata r:id="rId29" o:title=""/>
                </v:shape>
                <v:rect id="Rectángulo 8" o:spid="_x0000_s1028" style="position:absolute;left:46799;top:20193;width:10351;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" fillcolor="white [3212]" strokecolor="white [3212]" strokeweight="1pt"/>
                <w10:wrap type="square" anchorx="margin"/>
              </v:group>
            </w:pict>
          </mc:Fallback>
        </mc:AlternateContent>
      </w:r>
    </w:p>
    <w:p w14:paraId="2EC0028E" w14:textId="2A9084BA" w:rsidR="005A3E66" w:rsidRPr="00FF4E99" w:rsidRDefault="0031739E" w:rsidP="005651A2">
      <w:pPr>
        <w:rPr>
          <w:u w:val="single"/>
        </w:rPr>
      </w:pPr>
      <w:r w:rsidRPr="00FF4E99">
        <w:rPr>
          <w:u w:val="single"/>
        </w:rPr>
        <w:t>4.4</w:t>
      </w:r>
      <w:r w:rsidR="00FF4E99" w:rsidRPr="00FF4E99">
        <w:rPr>
          <w:u w:val="single"/>
        </w:rPr>
        <w:t>.3</w:t>
      </w:r>
      <w:r w:rsidR="00F35143" w:rsidRPr="00FF4E99">
        <w:rPr>
          <w:u w:val="single"/>
        </w:rPr>
        <w:t xml:space="preserve"> Modelo</w:t>
      </w:r>
      <w:r w:rsidR="00FF4E99" w:rsidRPr="00FF4E99">
        <w:rPr>
          <w:u w:val="single"/>
        </w:rPr>
        <w:t>s</w:t>
      </w:r>
    </w:p>
    <w:p w14:paraId="6CCA639B" w14:textId="34E84936" w:rsidR="00F35143" w:rsidRPr="00BA294F" w:rsidRDefault="00BA294F" w:rsidP="00EE40AC">
      <w:pPr>
        <w:jc w:val="both"/>
      </w:pPr>
      <w:r>
        <w:t xml:space="preserve">Una vez realizada la selección de modelos con </w:t>
      </w:r>
      <w:proofErr w:type="spellStart"/>
      <w:r>
        <w:t>AICc</w:t>
      </w:r>
      <w:proofErr w:type="spellEnd"/>
      <w:r>
        <w:t xml:space="preserve">, los mejores modelos obtenidos para cada localización y especie han sido los reflejados en la tabla x. Para confirmar la importancia de las variables en cada modelo se ha obtenido la importancia relativa de estas. Como </w:t>
      </w:r>
      <w:r w:rsidR="008A1A35">
        <w:fldChar w:fldCharType="begin"/>
      </w:r>
      <w:r w:rsidR="008A1A35">
        <w:instrText xml:space="preserve"> ADDIN ZOTERO_ITEM CSL_CITATION {"citationID":"UhBMo9um","properties":{"formattedCitation":"(Barbieri y Berger 2004)","plainCitation":"(Barbieri y Berger 2004)","noteIndex":0},"citationItems":[{"id":375,"uris":["http://zotero.org/users/11290019/items/5AS3ZR5R"],"itemData":{"id":375,"type":"article-journal","container-title":"The Annals of Statistics","DOI":"10.1214/009053604000000238","ISSN":"0090-5364","issue":"3","journalAbbreviation":"Ann. Statist.","language":"en","source":"DOI.org (Crossref)","title":"Optimal predictive model selection","URL":"https://projecteuclid.org/journals/annals-of-statistics/volume-32/issue-3/Optimal-predictive-model-selection/10.1214/009053604000000238.full","volume":"32","author":[{"family":"Barbieri","given":"Maria Maddalena"},{"family":"Berger","given":"James O."}],"accessed":{"date-parts":[["2023",12,13]]},"issued":{"date-parts":[["2004",6,1]]}}}],"schema":"https://github.com/citation-style-language/schema/raw/master/csl-citation.json"} </w:instrText>
      </w:r>
      <w:r w:rsidR="008A1A35">
        <w:fldChar w:fldCharType="separate"/>
      </w:r>
      <w:r w:rsidR="008A1A35" w:rsidRPr="008A1A35">
        <w:rPr>
          <w:rFonts w:ascii="Calibri" w:hAnsi="Calibri" w:cs="Calibri"/>
        </w:rPr>
        <w:t>(Barbieri y Berger 2004)</w:t>
      </w:r>
      <w:r w:rsidR="008A1A35">
        <w:fldChar w:fldCharType="end"/>
      </w:r>
      <w:r w:rsidR="008A1A35">
        <w:t xml:space="preserve"> </w:t>
      </w:r>
      <w:r>
        <w:t xml:space="preserve">indica, las que tienen un valor superior a 0,5 tienen una fuerte evidencia de afectar a la variable dependiente. Para ambos casos las variables presentes en el modelo tienen un valor mayor a 0,5. Se puede observar </w:t>
      </w:r>
      <w:r w:rsidR="008A1A35">
        <w:t>cómo</w:t>
      </w:r>
      <w:r>
        <w:t xml:space="preserve"> ambos modelos tienen un fuerte efecto del tratamiento y de los índices de vegetación </w:t>
      </w:r>
      <w:r w:rsidR="00FF4E99">
        <w:t>pero</w:t>
      </w:r>
      <w:r>
        <w:t xml:space="preserve"> presentan diferencias para </w:t>
      </w:r>
      <w:r w:rsidR="00FF4E99">
        <w:t xml:space="preserve">el resto de variables. El modelo de </w:t>
      </w:r>
      <w:proofErr w:type="spellStart"/>
      <w:r w:rsidR="00FF4E99">
        <w:t>Cáñar</w:t>
      </w:r>
      <w:proofErr w:type="spellEnd"/>
      <w:r w:rsidR="00FF4E99">
        <w:t xml:space="preserve"> da más importancia a los índices de humedad antes que a la precipitación y el albedo, </w:t>
      </w:r>
      <w:r w:rsidR="00A14A1E">
        <w:t>dejándolas</w:t>
      </w:r>
      <w:r w:rsidR="00FF4E99">
        <w:t xml:space="preserve"> fuera del modelo, y el modelo de Fiñana da más importancia al albedo y al LSWI, seguido de la precipitación, dejando fuera del modelo al NDWI.</w:t>
      </w:r>
    </w:p>
    <w:tbl>
      <w:tblPr>
        <w:tblStyle w:val="Tablaconcuadrcula"/>
        <w:tblpPr w:leftFromText="141" w:rightFromText="141" w:vertAnchor="text" w:horzAnchor="margin" w:tblpY="108"/>
        <w:tblW w:w="0" w:type="auto"/>
        <w:tblLook w:val="04A0" w:firstRow="1" w:lastRow="0" w:firstColumn="1" w:lastColumn="0" w:noHBand="0" w:noVBand="1"/>
      </w:tblPr>
      <w:tblGrid>
        <w:gridCol w:w="770"/>
        <w:gridCol w:w="3777"/>
        <w:gridCol w:w="1078"/>
        <w:gridCol w:w="406"/>
        <w:gridCol w:w="889"/>
        <w:gridCol w:w="672"/>
        <w:gridCol w:w="658"/>
        <w:gridCol w:w="810"/>
      </w:tblGrid>
      <w:tr w:rsidR="00FF4E99" w:rsidRPr="00233C6C" w14:paraId="441B8113" w14:textId="77777777" w:rsidTr="00FF4E99">
        <w:trPr>
          <w:trHeight w:val="397"/>
        </w:trPr>
        <w:tc>
          <w:tcPr>
            <w:tcW w:w="0" w:type="auto"/>
            <w:gridSpan w:val="8"/>
            <w:tcBorders>
              <w:top w:val="single" w:sz="4" w:space="0" w:color="auto"/>
              <w:left w:val="single" w:sz="4" w:space="0" w:color="auto"/>
              <w:bottom w:val="single" w:sz="4" w:space="0" w:color="auto"/>
            </w:tcBorders>
            <w:shd w:val="clear" w:color="auto" w:fill="A6A6A6" w:themeFill="background1" w:themeFillShade="A6"/>
            <w:vAlign w:val="center"/>
          </w:tcPr>
          <w:p w14:paraId="4C1105E2" w14:textId="77777777" w:rsidR="00FF4E99" w:rsidRPr="00233C6C" w:rsidRDefault="00FF4E99" w:rsidP="00FF4E99">
            <w:pPr>
              <w:jc w:val="center"/>
              <w:rPr>
                <w:b/>
                <w:bCs/>
                <w:sz w:val="20"/>
                <w:szCs w:val="20"/>
              </w:rPr>
            </w:pPr>
            <w:r w:rsidRPr="00233C6C">
              <w:rPr>
                <w:b/>
                <w:bCs/>
                <w:sz w:val="20"/>
                <w:szCs w:val="20"/>
              </w:rPr>
              <w:t>Análisis estadístico</w:t>
            </w:r>
            <w:r>
              <w:rPr>
                <w:b/>
                <w:bCs/>
                <w:sz w:val="20"/>
                <w:szCs w:val="20"/>
              </w:rPr>
              <w:t xml:space="preserve"> – Selección de modelos</w:t>
            </w:r>
          </w:p>
        </w:tc>
      </w:tr>
      <w:tr w:rsidR="00FF4E99" w:rsidRPr="00233C6C" w14:paraId="61151B2B" w14:textId="77777777" w:rsidTr="00FF4E99">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6E3384CD" w14:textId="77777777" w:rsidR="00FF4E99" w:rsidRPr="00233C6C" w:rsidRDefault="00FF4E99" w:rsidP="00FF4E99">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497A9094" w14:textId="77777777" w:rsidR="00FF4E99" w:rsidRPr="00233C6C" w:rsidRDefault="00FF4E99" w:rsidP="00FF4E99">
            <w:pPr>
              <w:jc w:val="center"/>
              <w:rPr>
                <w:b/>
                <w:bCs/>
                <w:sz w:val="20"/>
                <w:szCs w:val="20"/>
              </w:rPr>
            </w:pPr>
            <w:r>
              <w:rPr>
                <w:b/>
                <w:bCs/>
                <w:sz w:val="20"/>
                <w:szCs w:val="20"/>
              </w:rPr>
              <w:t>Modelo</w:t>
            </w:r>
          </w:p>
        </w:tc>
        <w:tc>
          <w:tcPr>
            <w:tcW w:w="0" w:type="auto"/>
            <w:shd w:val="clear" w:color="auto" w:fill="D0CECE" w:themeFill="background2" w:themeFillShade="E6"/>
            <w:vAlign w:val="center"/>
          </w:tcPr>
          <w:p w14:paraId="7E094B03" w14:textId="77777777" w:rsidR="00FF4E99" w:rsidRPr="00233C6C" w:rsidRDefault="00FF4E99" w:rsidP="00FF4E99">
            <w:pPr>
              <w:jc w:val="center"/>
              <w:rPr>
                <w:b/>
                <w:bCs/>
                <w:sz w:val="20"/>
                <w:szCs w:val="20"/>
              </w:rPr>
            </w:pPr>
            <w:proofErr w:type="spellStart"/>
            <w:r>
              <w:rPr>
                <w:b/>
                <w:bCs/>
                <w:sz w:val="20"/>
                <w:szCs w:val="20"/>
              </w:rPr>
              <w:t>Adj</w:t>
            </w:r>
            <w:proofErr w:type="spellEnd"/>
            <w:r>
              <w:rPr>
                <w:b/>
                <w:bCs/>
                <w:sz w:val="20"/>
                <w:szCs w:val="20"/>
              </w:rPr>
              <w:t xml:space="preserve"> R2</w:t>
            </w:r>
          </w:p>
        </w:tc>
        <w:tc>
          <w:tcPr>
            <w:tcW w:w="0" w:type="auto"/>
            <w:tcBorders>
              <w:bottom w:val="single" w:sz="4" w:space="0" w:color="auto"/>
            </w:tcBorders>
            <w:shd w:val="clear" w:color="auto" w:fill="D0CECE" w:themeFill="background2" w:themeFillShade="E6"/>
            <w:vAlign w:val="center"/>
          </w:tcPr>
          <w:p w14:paraId="458FBCB5" w14:textId="77777777" w:rsidR="00FF4E99" w:rsidRPr="00233C6C" w:rsidRDefault="00FF4E99" w:rsidP="00FF4E99">
            <w:pPr>
              <w:jc w:val="center"/>
              <w:rPr>
                <w:b/>
                <w:bCs/>
                <w:sz w:val="20"/>
                <w:szCs w:val="20"/>
              </w:rPr>
            </w:pPr>
            <w:proofErr w:type="spellStart"/>
            <w:r>
              <w:rPr>
                <w:b/>
                <w:bCs/>
                <w:sz w:val="20"/>
                <w:szCs w:val="20"/>
              </w:rPr>
              <w:t>Df</w:t>
            </w:r>
            <w:proofErr w:type="spellEnd"/>
          </w:p>
        </w:tc>
        <w:tc>
          <w:tcPr>
            <w:tcW w:w="889" w:type="dxa"/>
            <w:tcBorders>
              <w:bottom w:val="single" w:sz="4" w:space="0" w:color="auto"/>
            </w:tcBorders>
            <w:shd w:val="clear" w:color="auto" w:fill="D0CECE" w:themeFill="background2" w:themeFillShade="E6"/>
            <w:vAlign w:val="center"/>
          </w:tcPr>
          <w:p w14:paraId="36474718" w14:textId="77777777" w:rsidR="00FF4E99" w:rsidRPr="00233C6C" w:rsidRDefault="00FF4E99" w:rsidP="00FF4E99">
            <w:pPr>
              <w:jc w:val="center"/>
              <w:rPr>
                <w:b/>
                <w:bCs/>
                <w:sz w:val="20"/>
                <w:szCs w:val="20"/>
              </w:rPr>
            </w:pPr>
            <w:proofErr w:type="spellStart"/>
            <w:r>
              <w:rPr>
                <w:b/>
                <w:bCs/>
                <w:sz w:val="20"/>
                <w:szCs w:val="20"/>
              </w:rPr>
              <w:t>logLik</w:t>
            </w:r>
            <w:proofErr w:type="spellEnd"/>
          </w:p>
        </w:tc>
        <w:tc>
          <w:tcPr>
            <w:tcW w:w="672" w:type="dxa"/>
            <w:tcBorders>
              <w:bottom w:val="single" w:sz="4" w:space="0" w:color="auto"/>
            </w:tcBorders>
            <w:shd w:val="clear" w:color="auto" w:fill="D0CECE" w:themeFill="background2" w:themeFillShade="E6"/>
            <w:vAlign w:val="center"/>
          </w:tcPr>
          <w:p w14:paraId="677F274D" w14:textId="77777777" w:rsidR="00FF4E99" w:rsidRPr="00233C6C" w:rsidRDefault="00FF4E99" w:rsidP="00FF4E99">
            <w:pPr>
              <w:jc w:val="center"/>
              <w:rPr>
                <w:b/>
                <w:bCs/>
                <w:sz w:val="20"/>
                <w:szCs w:val="20"/>
              </w:rPr>
            </w:pPr>
            <w:proofErr w:type="spellStart"/>
            <w:r>
              <w:rPr>
                <w:b/>
                <w:bCs/>
                <w:sz w:val="20"/>
                <w:szCs w:val="20"/>
              </w:rPr>
              <w:t>AICc</w:t>
            </w:r>
            <w:proofErr w:type="spellEnd"/>
          </w:p>
        </w:tc>
        <w:tc>
          <w:tcPr>
            <w:tcW w:w="0" w:type="auto"/>
            <w:tcBorders>
              <w:bottom w:val="single" w:sz="4" w:space="0" w:color="auto"/>
            </w:tcBorders>
            <w:shd w:val="clear" w:color="auto" w:fill="D0CECE" w:themeFill="background2" w:themeFillShade="E6"/>
            <w:vAlign w:val="center"/>
          </w:tcPr>
          <w:p w14:paraId="1413AF09" w14:textId="77777777" w:rsidR="00FF4E99" w:rsidRPr="00233C6C" w:rsidRDefault="00FF4E99" w:rsidP="00FF4E99">
            <w:pPr>
              <w:jc w:val="center"/>
              <w:rPr>
                <w:b/>
                <w:bCs/>
                <w:sz w:val="20"/>
                <w:szCs w:val="20"/>
              </w:rPr>
            </w:pPr>
            <w:r>
              <w:rPr>
                <w:b/>
                <w:bCs/>
                <w:sz w:val="20"/>
                <w:szCs w:val="20"/>
              </w:rPr>
              <w:t>Delta</w:t>
            </w:r>
          </w:p>
        </w:tc>
        <w:tc>
          <w:tcPr>
            <w:tcW w:w="0" w:type="auto"/>
            <w:shd w:val="clear" w:color="auto" w:fill="D0CECE" w:themeFill="background2" w:themeFillShade="E6"/>
            <w:vAlign w:val="center"/>
          </w:tcPr>
          <w:p w14:paraId="522E9BA0" w14:textId="77777777" w:rsidR="00FF4E99" w:rsidRPr="00233C6C" w:rsidRDefault="00FF4E99" w:rsidP="00FF4E99">
            <w:pPr>
              <w:jc w:val="center"/>
              <w:rPr>
                <w:b/>
                <w:bCs/>
                <w:sz w:val="20"/>
                <w:szCs w:val="20"/>
              </w:rPr>
            </w:pPr>
            <w:proofErr w:type="spellStart"/>
            <w:r>
              <w:rPr>
                <w:b/>
                <w:bCs/>
                <w:sz w:val="20"/>
                <w:szCs w:val="20"/>
              </w:rPr>
              <w:t>Weight</w:t>
            </w:r>
            <w:proofErr w:type="spellEnd"/>
          </w:p>
        </w:tc>
      </w:tr>
      <w:tr w:rsidR="00FF4E99" w:rsidRPr="00233C6C" w14:paraId="1C673A1E" w14:textId="77777777" w:rsidTr="00FF4E99">
        <w:tc>
          <w:tcPr>
            <w:tcW w:w="0" w:type="auto"/>
            <w:tcBorders>
              <w:top w:val="single" w:sz="4" w:space="0" w:color="auto"/>
            </w:tcBorders>
            <w:shd w:val="clear" w:color="auto" w:fill="FFD966" w:themeFill="accent4" w:themeFillTint="99"/>
            <w:vAlign w:val="center"/>
          </w:tcPr>
          <w:p w14:paraId="01C03CDB" w14:textId="77777777" w:rsidR="00FF4E99" w:rsidRPr="00FA1C33" w:rsidRDefault="00FF4E99" w:rsidP="00FF4E99">
            <w:pPr>
              <w:jc w:val="center"/>
              <w:rPr>
                <w:b/>
                <w:bCs/>
                <w:sz w:val="20"/>
                <w:szCs w:val="20"/>
              </w:rPr>
            </w:pPr>
            <w:proofErr w:type="spellStart"/>
            <w:r w:rsidRPr="00FA1C33">
              <w:rPr>
                <w:b/>
                <w:bCs/>
                <w:sz w:val="20"/>
                <w:szCs w:val="20"/>
              </w:rPr>
              <w:t>Cáñar</w:t>
            </w:r>
            <w:proofErr w:type="spellEnd"/>
          </w:p>
        </w:tc>
        <w:tc>
          <w:tcPr>
            <w:tcW w:w="0" w:type="auto"/>
            <w:vAlign w:val="center"/>
          </w:tcPr>
          <w:p w14:paraId="46EB572E" w14:textId="77777777" w:rsidR="00FF4E99" w:rsidRPr="00704970" w:rsidRDefault="00FF4E99" w:rsidP="00FF4E99">
            <w:pPr>
              <w:jc w:val="center"/>
              <w:rPr>
                <w:sz w:val="20"/>
                <w:szCs w:val="20"/>
                <w:lang w:val="it-IT"/>
              </w:rPr>
            </w:pPr>
            <w:r w:rsidRPr="00704970">
              <w:rPr>
                <w:sz w:val="20"/>
                <w:szCs w:val="20"/>
                <w:lang w:val="it-IT"/>
              </w:rPr>
              <w:t xml:space="preserve">FCO2 ~ </w:t>
            </w:r>
            <w:proofErr w:type="spellStart"/>
            <w:r w:rsidRPr="00704970">
              <w:rPr>
                <w:sz w:val="20"/>
                <w:szCs w:val="20"/>
                <w:lang w:val="it-IT"/>
              </w:rPr>
              <w:t>Tratamiento</w:t>
            </w:r>
            <w:proofErr w:type="spellEnd"/>
            <w:r w:rsidRPr="00704970">
              <w:rPr>
                <w:sz w:val="20"/>
                <w:szCs w:val="20"/>
                <w:lang w:val="it-IT"/>
              </w:rPr>
              <w:t xml:space="preserve"> + Temperatura + NDVI + EVI + LSWI + NDWI</w:t>
            </w:r>
          </w:p>
        </w:tc>
        <w:tc>
          <w:tcPr>
            <w:tcW w:w="0" w:type="auto"/>
            <w:vAlign w:val="center"/>
          </w:tcPr>
          <w:p w14:paraId="4D7C4D57" w14:textId="77777777" w:rsidR="00FF4E99" w:rsidRPr="00233C6C" w:rsidRDefault="00FF4E99" w:rsidP="00FF4E99">
            <w:pPr>
              <w:jc w:val="center"/>
              <w:rPr>
                <w:sz w:val="20"/>
                <w:szCs w:val="20"/>
              </w:rPr>
            </w:pPr>
            <w:r w:rsidRPr="005B6944">
              <w:rPr>
                <w:sz w:val="20"/>
                <w:szCs w:val="20"/>
              </w:rPr>
              <w:t xml:space="preserve">0.4453000  </w:t>
            </w:r>
          </w:p>
        </w:tc>
        <w:tc>
          <w:tcPr>
            <w:tcW w:w="0" w:type="auto"/>
            <w:tcBorders>
              <w:bottom w:val="single" w:sz="4" w:space="0" w:color="auto"/>
              <w:right w:val="nil"/>
            </w:tcBorders>
            <w:vAlign w:val="center"/>
          </w:tcPr>
          <w:p w14:paraId="34AFD3FB" w14:textId="77777777" w:rsidR="00FF4E99" w:rsidRPr="00233C6C" w:rsidRDefault="00FF4E99" w:rsidP="00FF4E99">
            <w:pPr>
              <w:jc w:val="center"/>
              <w:rPr>
                <w:sz w:val="20"/>
                <w:szCs w:val="20"/>
              </w:rPr>
            </w:pPr>
            <w:r w:rsidRPr="005B6944">
              <w:rPr>
                <w:sz w:val="20"/>
                <w:szCs w:val="20"/>
              </w:rPr>
              <w:t xml:space="preserve">8 </w:t>
            </w:r>
          </w:p>
        </w:tc>
        <w:tc>
          <w:tcPr>
            <w:tcW w:w="889" w:type="dxa"/>
            <w:tcBorders>
              <w:left w:val="nil"/>
              <w:bottom w:val="single" w:sz="4" w:space="0" w:color="auto"/>
              <w:right w:val="nil"/>
            </w:tcBorders>
            <w:vAlign w:val="center"/>
          </w:tcPr>
          <w:p w14:paraId="586401B3" w14:textId="77777777" w:rsidR="00FF4E99" w:rsidRPr="00233C6C" w:rsidRDefault="00FF4E99" w:rsidP="00FF4E99">
            <w:pPr>
              <w:jc w:val="center"/>
              <w:rPr>
                <w:sz w:val="20"/>
                <w:szCs w:val="20"/>
              </w:rPr>
            </w:pPr>
            <w:r>
              <w:rPr>
                <w:sz w:val="20"/>
                <w:szCs w:val="20"/>
              </w:rPr>
              <w:t>-</w:t>
            </w:r>
            <w:r w:rsidRPr="005B6944">
              <w:rPr>
                <w:sz w:val="20"/>
                <w:szCs w:val="20"/>
              </w:rPr>
              <w:t>366.7</w:t>
            </w:r>
          </w:p>
        </w:tc>
        <w:tc>
          <w:tcPr>
            <w:tcW w:w="672" w:type="dxa"/>
            <w:tcBorders>
              <w:left w:val="nil"/>
              <w:bottom w:val="single" w:sz="4" w:space="0" w:color="auto"/>
              <w:right w:val="nil"/>
            </w:tcBorders>
            <w:vAlign w:val="center"/>
          </w:tcPr>
          <w:p w14:paraId="0FA20EBD" w14:textId="77777777" w:rsidR="00FF4E99" w:rsidRPr="00233C6C" w:rsidRDefault="00FF4E99" w:rsidP="00FF4E99">
            <w:pPr>
              <w:jc w:val="center"/>
              <w:rPr>
                <w:sz w:val="20"/>
                <w:szCs w:val="20"/>
              </w:rPr>
            </w:pPr>
            <w:r w:rsidRPr="005B6944">
              <w:rPr>
                <w:sz w:val="20"/>
                <w:szCs w:val="20"/>
              </w:rPr>
              <w:t xml:space="preserve">750.1   </w:t>
            </w:r>
          </w:p>
        </w:tc>
        <w:tc>
          <w:tcPr>
            <w:tcW w:w="0" w:type="auto"/>
            <w:tcBorders>
              <w:left w:val="nil"/>
              <w:bottom w:val="single" w:sz="4" w:space="0" w:color="auto"/>
              <w:right w:val="nil"/>
            </w:tcBorders>
            <w:vAlign w:val="center"/>
          </w:tcPr>
          <w:p w14:paraId="571C32EA" w14:textId="77777777" w:rsidR="00FF4E99" w:rsidRPr="00233C6C" w:rsidRDefault="00FF4E99" w:rsidP="00FF4E99">
            <w:pPr>
              <w:jc w:val="center"/>
              <w:rPr>
                <w:sz w:val="20"/>
                <w:szCs w:val="20"/>
              </w:rPr>
            </w:pPr>
            <w:r w:rsidRPr="005B6944">
              <w:rPr>
                <w:sz w:val="20"/>
                <w:szCs w:val="20"/>
              </w:rPr>
              <w:t>0</w:t>
            </w:r>
          </w:p>
        </w:tc>
        <w:tc>
          <w:tcPr>
            <w:tcW w:w="0" w:type="auto"/>
            <w:tcBorders>
              <w:left w:val="nil"/>
            </w:tcBorders>
            <w:vAlign w:val="center"/>
          </w:tcPr>
          <w:p w14:paraId="6FDA1512" w14:textId="77777777" w:rsidR="00FF4E99" w:rsidRPr="00233C6C" w:rsidRDefault="00FF4E99" w:rsidP="00FF4E99">
            <w:pPr>
              <w:jc w:val="center"/>
              <w:rPr>
                <w:sz w:val="20"/>
                <w:szCs w:val="20"/>
              </w:rPr>
            </w:pPr>
            <w:r w:rsidRPr="00EA5E80">
              <w:rPr>
                <w:sz w:val="20"/>
                <w:szCs w:val="20"/>
              </w:rPr>
              <w:t>0.263</w:t>
            </w:r>
          </w:p>
        </w:tc>
      </w:tr>
      <w:tr w:rsidR="00FF4E99" w:rsidRPr="00233C6C" w14:paraId="50213BF4" w14:textId="77777777" w:rsidTr="00FF4E99">
        <w:tc>
          <w:tcPr>
            <w:tcW w:w="0" w:type="auto"/>
            <w:shd w:val="clear" w:color="auto" w:fill="9CC2E5" w:themeFill="accent5" w:themeFillTint="99"/>
            <w:vAlign w:val="center"/>
          </w:tcPr>
          <w:p w14:paraId="3F2D5E00" w14:textId="77777777" w:rsidR="00FF4E99" w:rsidRPr="00233C6C" w:rsidRDefault="00FF4E99" w:rsidP="00FF4E99">
            <w:pPr>
              <w:jc w:val="center"/>
              <w:rPr>
                <w:b/>
                <w:bCs/>
                <w:sz w:val="20"/>
                <w:szCs w:val="20"/>
              </w:rPr>
            </w:pPr>
            <w:r w:rsidRPr="00233C6C">
              <w:rPr>
                <w:b/>
                <w:bCs/>
                <w:sz w:val="20"/>
                <w:szCs w:val="20"/>
              </w:rPr>
              <w:t>Fiñana</w:t>
            </w:r>
          </w:p>
        </w:tc>
        <w:tc>
          <w:tcPr>
            <w:tcW w:w="0" w:type="auto"/>
            <w:vAlign w:val="center"/>
          </w:tcPr>
          <w:p w14:paraId="4A7BFC51" w14:textId="77777777" w:rsidR="00FF4E99" w:rsidRPr="00A14A1E" w:rsidRDefault="00FF4E99" w:rsidP="00FF4E99">
            <w:pPr>
              <w:jc w:val="center"/>
              <w:rPr>
                <w:sz w:val="20"/>
                <w:szCs w:val="20"/>
              </w:rPr>
            </w:pPr>
            <w:r w:rsidRPr="00A14A1E">
              <w:rPr>
                <w:sz w:val="20"/>
                <w:szCs w:val="20"/>
              </w:rPr>
              <w:t>FCO2 ~ Tratamiento + Temperatura + NDVI + EVI + LSWI  + Precipitación + Albedo</w:t>
            </w:r>
          </w:p>
        </w:tc>
        <w:tc>
          <w:tcPr>
            <w:tcW w:w="0" w:type="auto"/>
            <w:vAlign w:val="center"/>
          </w:tcPr>
          <w:p w14:paraId="118B92DC" w14:textId="77777777" w:rsidR="00FF4E99" w:rsidRPr="00233C6C" w:rsidRDefault="00FF4E99" w:rsidP="00FF4E99">
            <w:pPr>
              <w:jc w:val="center"/>
              <w:rPr>
                <w:sz w:val="20"/>
                <w:szCs w:val="20"/>
              </w:rPr>
            </w:pPr>
            <w:r>
              <w:rPr>
                <w:sz w:val="20"/>
                <w:szCs w:val="20"/>
              </w:rPr>
              <w:t>0.</w:t>
            </w:r>
            <w:r w:rsidRPr="00845EDC">
              <w:rPr>
                <w:sz w:val="20"/>
                <w:szCs w:val="20"/>
              </w:rPr>
              <w:t>3080</w:t>
            </w:r>
          </w:p>
        </w:tc>
        <w:tc>
          <w:tcPr>
            <w:tcW w:w="0" w:type="auto"/>
            <w:tcBorders>
              <w:bottom w:val="single" w:sz="4" w:space="0" w:color="auto"/>
              <w:right w:val="nil"/>
            </w:tcBorders>
            <w:shd w:val="clear" w:color="auto" w:fill="FFFFFF" w:themeFill="background1"/>
            <w:vAlign w:val="center"/>
          </w:tcPr>
          <w:p w14:paraId="328DB6D3" w14:textId="77777777" w:rsidR="00FF4E99" w:rsidRPr="00233C6C" w:rsidRDefault="00FF4E99" w:rsidP="00FF4E99">
            <w:pPr>
              <w:jc w:val="center"/>
              <w:rPr>
                <w:sz w:val="20"/>
                <w:szCs w:val="20"/>
              </w:rPr>
            </w:pPr>
            <w:r>
              <w:rPr>
                <w:sz w:val="20"/>
                <w:szCs w:val="20"/>
              </w:rPr>
              <w:t>9</w:t>
            </w:r>
          </w:p>
        </w:tc>
        <w:tc>
          <w:tcPr>
            <w:tcW w:w="889" w:type="dxa"/>
            <w:tcBorders>
              <w:left w:val="nil"/>
              <w:bottom w:val="single" w:sz="4" w:space="0" w:color="auto"/>
              <w:right w:val="nil"/>
            </w:tcBorders>
            <w:shd w:val="clear" w:color="auto" w:fill="FFFFFF" w:themeFill="background1"/>
            <w:vAlign w:val="center"/>
          </w:tcPr>
          <w:p w14:paraId="01AB7946" w14:textId="77777777" w:rsidR="00FF4E99" w:rsidRPr="00233C6C" w:rsidRDefault="00FF4E99" w:rsidP="00FF4E99">
            <w:pPr>
              <w:jc w:val="center"/>
              <w:rPr>
                <w:sz w:val="20"/>
                <w:szCs w:val="20"/>
              </w:rPr>
            </w:pPr>
            <w:r>
              <w:rPr>
                <w:sz w:val="20"/>
                <w:szCs w:val="20"/>
              </w:rPr>
              <w:t>-</w:t>
            </w:r>
            <w:r w:rsidRPr="00845EDC">
              <w:rPr>
                <w:sz w:val="20"/>
                <w:szCs w:val="20"/>
              </w:rPr>
              <w:t>266.99</w:t>
            </w:r>
          </w:p>
        </w:tc>
        <w:tc>
          <w:tcPr>
            <w:tcW w:w="672" w:type="dxa"/>
            <w:tcBorders>
              <w:left w:val="nil"/>
              <w:bottom w:val="single" w:sz="4" w:space="0" w:color="auto"/>
              <w:right w:val="nil"/>
            </w:tcBorders>
            <w:shd w:val="clear" w:color="auto" w:fill="FFFFFF" w:themeFill="background1"/>
            <w:vAlign w:val="center"/>
          </w:tcPr>
          <w:p w14:paraId="2A5823E2" w14:textId="77777777" w:rsidR="00FF4E99" w:rsidRPr="00233C6C" w:rsidRDefault="00FF4E99" w:rsidP="00FF4E99">
            <w:pPr>
              <w:jc w:val="center"/>
              <w:rPr>
                <w:sz w:val="20"/>
                <w:szCs w:val="20"/>
              </w:rPr>
            </w:pPr>
            <w:r w:rsidRPr="00845EDC">
              <w:rPr>
                <w:sz w:val="20"/>
                <w:szCs w:val="20"/>
              </w:rPr>
              <w:t xml:space="preserve">553.0  </w:t>
            </w:r>
          </w:p>
        </w:tc>
        <w:tc>
          <w:tcPr>
            <w:tcW w:w="0" w:type="auto"/>
            <w:tcBorders>
              <w:left w:val="nil"/>
              <w:bottom w:val="single" w:sz="4" w:space="0" w:color="auto"/>
              <w:right w:val="nil"/>
            </w:tcBorders>
            <w:shd w:val="clear" w:color="auto" w:fill="FFFFFF" w:themeFill="background1"/>
            <w:vAlign w:val="center"/>
          </w:tcPr>
          <w:p w14:paraId="12656A73" w14:textId="77777777" w:rsidR="00FF4E99" w:rsidRPr="00233C6C" w:rsidRDefault="00FF4E99" w:rsidP="00FF4E99">
            <w:pPr>
              <w:jc w:val="center"/>
              <w:rPr>
                <w:sz w:val="20"/>
                <w:szCs w:val="20"/>
              </w:rPr>
            </w:pPr>
            <w:r>
              <w:rPr>
                <w:sz w:val="20"/>
                <w:szCs w:val="20"/>
              </w:rPr>
              <w:t>0</w:t>
            </w:r>
          </w:p>
        </w:tc>
        <w:tc>
          <w:tcPr>
            <w:tcW w:w="0" w:type="auto"/>
            <w:tcBorders>
              <w:left w:val="nil"/>
            </w:tcBorders>
            <w:shd w:val="clear" w:color="auto" w:fill="FFFFFF" w:themeFill="background1"/>
            <w:vAlign w:val="center"/>
          </w:tcPr>
          <w:p w14:paraId="57B183FC" w14:textId="77777777" w:rsidR="00FF4E99" w:rsidRPr="00233C6C" w:rsidRDefault="00FF4E99" w:rsidP="00FF4E99">
            <w:pPr>
              <w:jc w:val="center"/>
              <w:rPr>
                <w:sz w:val="20"/>
                <w:szCs w:val="20"/>
              </w:rPr>
            </w:pPr>
            <w:r w:rsidRPr="00845EDC">
              <w:rPr>
                <w:sz w:val="20"/>
                <w:szCs w:val="20"/>
              </w:rPr>
              <w:t>0.313</w:t>
            </w:r>
          </w:p>
        </w:tc>
      </w:tr>
    </w:tbl>
    <w:p w14:paraId="4E63B302" w14:textId="77777777" w:rsidR="001770EB" w:rsidRPr="00B36090" w:rsidRDefault="001770EB" w:rsidP="00EE40AC">
      <w:pPr>
        <w:jc w:val="both"/>
        <w:rPr>
          <w:b/>
          <w:bCs/>
        </w:rPr>
      </w:pPr>
    </w:p>
    <w:tbl>
      <w:tblPr>
        <w:tblStyle w:val="Tablaconcuadrcula"/>
        <w:tblpPr w:leftFromText="141" w:rightFromText="141" w:vertAnchor="text" w:horzAnchor="margin" w:tblpY="90"/>
        <w:tblW w:w="9085" w:type="dxa"/>
        <w:tblLook w:val="04A0" w:firstRow="1" w:lastRow="0" w:firstColumn="1" w:lastColumn="0" w:noHBand="0" w:noVBand="1"/>
      </w:tblPr>
      <w:tblGrid>
        <w:gridCol w:w="849"/>
        <w:gridCol w:w="1353"/>
        <w:gridCol w:w="1405"/>
        <w:gridCol w:w="708"/>
        <w:gridCol w:w="979"/>
        <w:gridCol w:w="692"/>
        <w:gridCol w:w="779"/>
        <w:gridCol w:w="892"/>
        <w:gridCol w:w="1428"/>
      </w:tblGrid>
      <w:tr w:rsidR="00FF4E99" w:rsidRPr="00233C6C" w14:paraId="4CFAD32C" w14:textId="77777777" w:rsidTr="00FF4E99">
        <w:trPr>
          <w:trHeight w:val="416"/>
        </w:trPr>
        <w:tc>
          <w:tcPr>
            <w:tcW w:w="0" w:type="auto"/>
            <w:gridSpan w:val="9"/>
            <w:tcBorders>
              <w:top w:val="single" w:sz="4" w:space="0" w:color="auto"/>
              <w:left w:val="single" w:sz="4" w:space="0" w:color="auto"/>
              <w:bottom w:val="single" w:sz="4" w:space="0" w:color="auto"/>
            </w:tcBorders>
            <w:shd w:val="clear" w:color="auto" w:fill="A6A6A6" w:themeFill="background1" w:themeFillShade="A6"/>
            <w:vAlign w:val="center"/>
          </w:tcPr>
          <w:p w14:paraId="417BFF38" w14:textId="77777777" w:rsidR="00FF4E99" w:rsidRPr="00233C6C" w:rsidRDefault="00FF4E99" w:rsidP="00FF4E99">
            <w:pPr>
              <w:jc w:val="center"/>
              <w:rPr>
                <w:b/>
                <w:bCs/>
                <w:sz w:val="20"/>
                <w:szCs w:val="20"/>
              </w:rPr>
            </w:pPr>
            <w:r w:rsidRPr="00233C6C">
              <w:rPr>
                <w:b/>
                <w:bCs/>
                <w:sz w:val="20"/>
                <w:szCs w:val="20"/>
              </w:rPr>
              <w:t>Análisis estadístico</w:t>
            </w:r>
            <w:r>
              <w:rPr>
                <w:b/>
                <w:bCs/>
                <w:sz w:val="20"/>
                <w:szCs w:val="20"/>
              </w:rPr>
              <w:t xml:space="preserve"> – Importancia relativa de las variables</w:t>
            </w:r>
          </w:p>
        </w:tc>
      </w:tr>
      <w:tr w:rsidR="00FF4E99" w:rsidRPr="00233C6C" w14:paraId="4447E05F" w14:textId="77777777" w:rsidTr="00FF4E99">
        <w:trPr>
          <w:trHeight w:val="337"/>
        </w:trPr>
        <w:tc>
          <w:tcPr>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4D8411EE" w14:textId="77777777" w:rsidR="00FF4E99" w:rsidRPr="00233C6C" w:rsidRDefault="00FF4E99" w:rsidP="00FF4E99">
            <w:pPr>
              <w:jc w:val="center"/>
              <w:rPr>
                <w:b/>
                <w:bCs/>
                <w:sz w:val="20"/>
                <w:szCs w:val="20"/>
              </w:rPr>
            </w:pPr>
            <w:r w:rsidRPr="00233C6C">
              <w:rPr>
                <w:b/>
                <w:bCs/>
                <w:sz w:val="20"/>
                <w:szCs w:val="20"/>
              </w:rPr>
              <w:t>Lugar</w:t>
            </w:r>
          </w:p>
        </w:tc>
        <w:tc>
          <w:tcPr>
            <w:tcW w:w="0" w:type="auto"/>
            <w:shd w:val="clear" w:color="auto" w:fill="D0CECE" w:themeFill="background2" w:themeFillShade="E6"/>
            <w:vAlign w:val="center"/>
          </w:tcPr>
          <w:p w14:paraId="5EB0B438" w14:textId="77777777" w:rsidR="00FF4E99" w:rsidRPr="00233C6C" w:rsidRDefault="00FF4E99" w:rsidP="00FF4E99">
            <w:pPr>
              <w:jc w:val="center"/>
              <w:rPr>
                <w:b/>
                <w:bCs/>
                <w:sz w:val="20"/>
                <w:szCs w:val="20"/>
              </w:rPr>
            </w:pPr>
            <w:r>
              <w:rPr>
                <w:b/>
                <w:bCs/>
                <w:sz w:val="20"/>
                <w:szCs w:val="20"/>
              </w:rPr>
              <w:t>Tratamiento</w:t>
            </w:r>
          </w:p>
        </w:tc>
        <w:tc>
          <w:tcPr>
            <w:tcW w:w="0" w:type="auto"/>
            <w:shd w:val="clear" w:color="auto" w:fill="D0CECE" w:themeFill="background2" w:themeFillShade="E6"/>
            <w:vAlign w:val="center"/>
          </w:tcPr>
          <w:p w14:paraId="3BFEC39A" w14:textId="77777777" w:rsidR="00FF4E99" w:rsidRPr="00233C6C" w:rsidRDefault="00FF4E99" w:rsidP="00FF4E99">
            <w:pPr>
              <w:jc w:val="center"/>
              <w:rPr>
                <w:b/>
                <w:bCs/>
                <w:sz w:val="20"/>
                <w:szCs w:val="20"/>
              </w:rPr>
            </w:pPr>
            <w:r>
              <w:rPr>
                <w:b/>
                <w:bCs/>
                <w:sz w:val="20"/>
                <w:szCs w:val="20"/>
              </w:rPr>
              <w:t>Temperatura</w:t>
            </w:r>
          </w:p>
        </w:tc>
        <w:tc>
          <w:tcPr>
            <w:tcW w:w="0" w:type="auto"/>
            <w:tcBorders>
              <w:bottom w:val="single" w:sz="4" w:space="0" w:color="auto"/>
            </w:tcBorders>
            <w:shd w:val="clear" w:color="auto" w:fill="D0CECE" w:themeFill="background2" w:themeFillShade="E6"/>
            <w:vAlign w:val="center"/>
          </w:tcPr>
          <w:p w14:paraId="37A2BD11" w14:textId="77777777" w:rsidR="00FF4E99" w:rsidRPr="00233C6C" w:rsidRDefault="00FF4E99" w:rsidP="00FF4E99">
            <w:pPr>
              <w:jc w:val="center"/>
              <w:rPr>
                <w:b/>
                <w:bCs/>
                <w:sz w:val="20"/>
                <w:szCs w:val="20"/>
              </w:rPr>
            </w:pPr>
            <w:r>
              <w:rPr>
                <w:b/>
                <w:bCs/>
                <w:sz w:val="20"/>
                <w:szCs w:val="20"/>
              </w:rPr>
              <w:t>NDVI</w:t>
            </w:r>
          </w:p>
        </w:tc>
        <w:tc>
          <w:tcPr>
            <w:tcW w:w="979" w:type="dxa"/>
            <w:tcBorders>
              <w:bottom w:val="single" w:sz="4" w:space="0" w:color="auto"/>
            </w:tcBorders>
            <w:shd w:val="clear" w:color="auto" w:fill="D0CECE" w:themeFill="background2" w:themeFillShade="E6"/>
            <w:vAlign w:val="center"/>
          </w:tcPr>
          <w:p w14:paraId="793C1202" w14:textId="77777777" w:rsidR="00FF4E99" w:rsidRPr="00233C6C" w:rsidRDefault="00FF4E99" w:rsidP="00FF4E99">
            <w:pPr>
              <w:jc w:val="center"/>
              <w:rPr>
                <w:b/>
                <w:bCs/>
                <w:sz w:val="20"/>
                <w:szCs w:val="20"/>
              </w:rPr>
            </w:pPr>
            <w:r>
              <w:rPr>
                <w:b/>
                <w:bCs/>
                <w:sz w:val="20"/>
                <w:szCs w:val="20"/>
              </w:rPr>
              <w:t>EVI</w:t>
            </w:r>
          </w:p>
        </w:tc>
        <w:tc>
          <w:tcPr>
            <w:tcW w:w="692" w:type="dxa"/>
            <w:tcBorders>
              <w:bottom w:val="single" w:sz="4" w:space="0" w:color="auto"/>
            </w:tcBorders>
            <w:shd w:val="clear" w:color="auto" w:fill="D0CECE" w:themeFill="background2" w:themeFillShade="E6"/>
            <w:vAlign w:val="center"/>
          </w:tcPr>
          <w:p w14:paraId="108BD8F5" w14:textId="77777777" w:rsidR="00FF4E99" w:rsidRPr="00233C6C" w:rsidRDefault="00FF4E99" w:rsidP="00FF4E99">
            <w:pPr>
              <w:jc w:val="center"/>
              <w:rPr>
                <w:b/>
                <w:bCs/>
                <w:sz w:val="20"/>
                <w:szCs w:val="20"/>
              </w:rPr>
            </w:pPr>
            <w:r>
              <w:rPr>
                <w:b/>
                <w:bCs/>
                <w:sz w:val="20"/>
                <w:szCs w:val="20"/>
              </w:rPr>
              <w:t>LSWI</w:t>
            </w:r>
          </w:p>
        </w:tc>
        <w:tc>
          <w:tcPr>
            <w:tcW w:w="0" w:type="auto"/>
            <w:tcBorders>
              <w:bottom w:val="single" w:sz="4" w:space="0" w:color="auto"/>
            </w:tcBorders>
            <w:shd w:val="clear" w:color="auto" w:fill="D0CECE" w:themeFill="background2" w:themeFillShade="E6"/>
            <w:vAlign w:val="center"/>
          </w:tcPr>
          <w:p w14:paraId="600ED6CA" w14:textId="77777777" w:rsidR="00FF4E99" w:rsidRPr="00233C6C" w:rsidRDefault="00FF4E99" w:rsidP="00FF4E99">
            <w:pPr>
              <w:jc w:val="center"/>
              <w:rPr>
                <w:b/>
                <w:bCs/>
                <w:sz w:val="20"/>
                <w:szCs w:val="20"/>
              </w:rPr>
            </w:pPr>
            <w:r>
              <w:rPr>
                <w:b/>
                <w:bCs/>
                <w:sz w:val="20"/>
                <w:szCs w:val="20"/>
              </w:rPr>
              <w:t>NDWI</w:t>
            </w:r>
          </w:p>
        </w:tc>
        <w:tc>
          <w:tcPr>
            <w:tcW w:w="0" w:type="auto"/>
            <w:tcBorders>
              <w:bottom w:val="single" w:sz="4" w:space="0" w:color="auto"/>
            </w:tcBorders>
            <w:shd w:val="clear" w:color="auto" w:fill="D0CECE" w:themeFill="background2" w:themeFillShade="E6"/>
            <w:vAlign w:val="center"/>
          </w:tcPr>
          <w:p w14:paraId="3452EE88" w14:textId="77777777" w:rsidR="00FF4E99" w:rsidRPr="00233C6C" w:rsidRDefault="00FF4E99" w:rsidP="00FF4E99">
            <w:pPr>
              <w:jc w:val="center"/>
              <w:rPr>
                <w:b/>
                <w:bCs/>
                <w:sz w:val="20"/>
                <w:szCs w:val="20"/>
              </w:rPr>
            </w:pPr>
            <w:r>
              <w:rPr>
                <w:b/>
                <w:bCs/>
                <w:sz w:val="20"/>
                <w:szCs w:val="20"/>
              </w:rPr>
              <w:t>Albedo</w:t>
            </w:r>
          </w:p>
        </w:tc>
        <w:tc>
          <w:tcPr>
            <w:tcW w:w="0" w:type="auto"/>
            <w:tcBorders>
              <w:bottom w:val="single" w:sz="4" w:space="0" w:color="auto"/>
            </w:tcBorders>
            <w:shd w:val="clear" w:color="auto" w:fill="D0CECE" w:themeFill="background2" w:themeFillShade="E6"/>
            <w:vAlign w:val="center"/>
          </w:tcPr>
          <w:p w14:paraId="6C95A781" w14:textId="77777777" w:rsidR="00FF4E99" w:rsidRDefault="00FF4E99" w:rsidP="00FF4E99">
            <w:pPr>
              <w:jc w:val="center"/>
              <w:rPr>
                <w:b/>
                <w:bCs/>
                <w:sz w:val="20"/>
                <w:szCs w:val="20"/>
              </w:rPr>
            </w:pPr>
            <w:r>
              <w:rPr>
                <w:b/>
                <w:bCs/>
                <w:sz w:val="20"/>
                <w:szCs w:val="20"/>
              </w:rPr>
              <w:t>Precipitación</w:t>
            </w:r>
          </w:p>
        </w:tc>
      </w:tr>
      <w:tr w:rsidR="00FF4E99" w:rsidRPr="00233C6C" w14:paraId="217B634A" w14:textId="77777777" w:rsidTr="00FF4E99">
        <w:trPr>
          <w:trHeight w:val="337"/>
        </w:trPr>
        <w:tc>
          <w:tcPr>
            <w:tcW w:w="0" w:type="auto"/>
            <w:tcBorders>
              <w:top w:val="single" w:sz="4" w:space="0" w:color="auto"/>
            </w:tcBorders>
            <w:shd w:val="clear" w:color="auto" w:fill="FFD966" w:themeFill="accent4" w:themeFillTint="99"/>
            <w:vAlign w:val="center"/>
          </w:tcPr>
          <w:p w14:paraId="1477748E" w14:textId="77777777" w:rsidR="00FF4E99" w:rsidRPr="00FA1C33" w:rsidRDefault="00FF4E99" w:rsidP="00FF4E99">
            <w:pPr>
              <w:jc w:val="center"/>
              <w:rPr>
                <w:b/>
                <w:bCs/>
                <w:sz w:val="20"/>
                <w:szCs w:val="20"/>
              </w:rPr>
            </w:pPr>
            <w:proofErr w:type="spellStart"/>
            <w:r w:rsidRPr="00FA1C33">
              <w:rPr>
                <w:b/>
                <w:bCs/>
                <w:sz w:val="20"/>
                <w:szCs w:val="20"/>
              </w:rPr>
              <w:t>Cáñar</w:t>
            </w:r>
            <w:proofErr w:type="spellEnd"/>
          </w:p>
        </w:tc>
        <w:tc>
          <w:tcPr>
            <w:tcW w:w="0" w:type="auto"/>
            <w:vAlign w:val="center"/>
          </w:tcPr>
          <w:p w14:paraId="45BF2F79" w14:textId="77777777" w:rsidR="00FF4E99" w:rsidRPr="001C152E" w:rsidRDefault="00FF4E99" w:rsidP="00FF4E99">
            <w:pPr>
              <w:jc w:val="center"/>
              <w:rPr>
                <w:sz w:val="20"/>
                <w:szCs w:val="20"/>
                <w:lang w:val="it-IT"/>
              </w:rPr>
            </w:pPr>
            <w:r>
              <w:rPr>
                <w:sz w:val="20"/>
                <w:szCs w:val="20"/>
                <w:lang w:val="it-IT"/>
              </w:rPr>
              <w:t>1</w:t>
            </w:r>
          </w:p>
        </w:tc>
        <w:tc>
          <w:tcPr>
            <w:tcW w:w="0" w:type="auto"/>
            <w:vAlign w:val="center"/>
          </w:tcPr>
          <w:p w14:paraId="528CFE29" w14:textId="77777777" w:rsidR="00FF4E99" w:rsidRPr="00233C6C" w:rsidRDefault="00FF4E99" w:rsidP="00FF4E99">
            <w:pPr>
              <w:jc w:val="center"/>
              <w:rPr>
                <w:sz w:val="20"/>
                <w:szCs w:val="20"/>
              </w:rPr>
            </w:pPr>
            <w:r>
              <w:rPr>
                <w:sz w:val="20"/>
                <w:szCs w:val="20"/>
              </w:rPr>
              <w:t>1</w:t>
            </w:r>
          </w:p>
        </w:tc>
        <w:tc>
          <w:tcPr>
            <w:tcW w:w="0" w:type="auto"/>
            <w:tcBorders>
              <w:bottom w:val="single" w:sz="4" w:space="0" w:color="auto"/>
              <w:right w:val="single" w:sz="4" w:space="0" w:color="auto"/>
            </w:tcBorders>
            <w:vAlign w:val="center"/>
          </w:tcPr>
          <w:p w14:paraId="05FF567F" w14:textId="77777777" w:rsidR="00FF4E99" w:rsidRPr="00233C6C" w:rsidRDefault="00FF4E99" w:rsidP="00FF4E99">
            <w:pPr>
              <w:jc w:val="center"/>
              <w:rPr>
                <w:sz w:val="20"/>
                <w:szCs w:val="20"/>
              </w:rPr>
            </w:pPr>
            <w:r>
              <w:rPr>
                <w:sz w:val="20"/>
                <w:szCs w:val="20"/>
              </w:rPr>
              <w:t>0,98</w:t>
            </w:r>
          </w:p>
        </w:tc>
        <w:tc>
          <w:tcPr>
            <w:tcW w:w="979" w:type="dxa"/>
            <w:tcBorders>
              <w:left w:val="single" w:sz="4" w:space="0" w:color="auto"/>
              <w:bottom w:val="single" w:sz="4" w:space="0" w:color="auto"/>
              <w:right w:val="single" w:sz="4" w:space="0" w:color="auto"/>
            </w:tcBorders>
            <w:vAlign w:val="center"/>
          </w:tcPr>
          <w:p w14:paraId="2FA5F352" w14:textId="77777777" w:rsidR="00FF4E99" w:rsidRPr="00233C6C" w:rsidRDefault="00FF4E99" w:rsidP="00FF4E99">
            <w:pPr>
              <w:jc w:val="center"/>
              <w:rPr>
                <w:sz w:val="20"/>
                <w:szCs w:val="20"/>
              </w:rPr>
            </w:pPr>
            <w:r>
              <w:rPr>
                <w:sz w:val="20"/>
                <w:szCs w:val="20"/>
              </w:rPr>
              <w:t>0,99</w:t>
            </w:r>
          </w:p>
        </w:tc>
        <w:tc>
          <w:tcPr>
            <w:tcW w:w="692" w:type="dxa"/>
            <w:tcBorders>
              <w:left w:val="single" w:sz="4" w:space="0" w:color="auto"/>
              <w:bottom w:val="single" w:sz="4" w:space="0" w:color="auto"/>
              <w:right w:val="single" w:sz="4" w:space="0" w:color="auto"/>
            </w:tcBorders>
            <w:vAlign w:val="center"/>
          </w:tcPr>
          <w:p w14:paraId="0C745893" w14:textId="77777777" w:rsidR="00FF4E99" w:rsidRPr="00233C6C" w:rsidRDefault="00FF4E99" w:rsidP="00FF4E99">
            <w:pPr>
              <w:jc w:val="center"/>
              <w:rPr>
                <w:sz w:val="20"/>
                <w:szCs w:val="20"/>
              </w:rPr>
            </w:pPr>
            <w:r>
              <w:rPr>
                <w:sz w:val="20"/>
                <w:szCs w:val="20"/>
              </w:rPr>
              <w:t>0,70</w:t>
            </w:r>
          </w:p>
        </w:tc>
        <w:tc>
          <w:tcPr>
            <w:tcW w:w="0" w:type="auto"/>
            <w:tcBorders>
              <w:left w:val="single" w:sz="4" w:space="0" w:color="auto"/>
              <w:bottom w:val="single" w:sz="4" w:space="0" w:color="auto"/>
              <w:right w:val="single" w:sz="4" w:space="0" w:color="auto"/>
            </w:tcBorders>
            <w:vAlign w:val="center"/>
          </w:tcPr>
          <w:p w14:paraId="6676B353" w14:textId="77777777" w:rsidR="00FF4E99" w:rsidRPr="00233C6C" w:rsidRDefault="00FF4E99" w:rsidP="00FF4E99">
            <w:pPr>
              <w:jc w:val="center"/>
              <w:rPr>
                <w:sz w:val="20"/>
                <w:szCs w:val="20"/>
              </w:rPr>
            </w:pPr>
            <w:r>
              <w:rPr>
                <w:sz w:val="20"/>
                <w:szCs w:val="20"/>
              </w:rPr>
              <w:t>0,94</w:t>
            </w:r>
          </w:p>
        </w:tc>
        <w:tc>
          <w:tcPr>
            <w:tcW w:w="0" w:type="auto"/>
            <w:tcBorders>
              <w:left w:val="single" w:sz="4" w:space="0" w:color="auto"/>
            </w:tcBorders>
            <w:vAlign w:val="center"/>
          </w:tcPr>
          <w:p w14:paraId="72CA72A2" w14:textId="77777777" w:rsidR="00FF4E99" w:rsidRPr="00233C6C" w:rsidRDefault="00FF4E99" w:rsidP="00FF4E99">
            <w:pPr>
              <w:jc w:val="center"/>
              <w:rPr>
                <w:sz w:val="20"/>
                <w:szCs w:val="20"/>
              </w:rPr>
            </w:pPr>
            <w:r>
              <w:rPr>
                <w:sz w:val="20"/>
                <w:szCs w:val="20"/>
              </w:rPr>
              <w:t>0,39</w:t>
            </w:r>
          </w:p>
        </w:tc>
        <w:tc>
          <w:tcPr>
            <w:tcW w:w="0" w:type="auto"/>
            <w:tcBorders>
              <w:left w:val="single" w:sz="4" w:space="0" w:color="auto"/>
            </w:tcBorders>
            <w:vAlign w:val="center"/>
          </w:tcPr>
          <w:p w14:paraId="5B9C97E0" w14:textId="77777777" w:rsidR="00FF4E99" w:rsidRPr="00233C6C" w:rsidRDefault="00FF4E99" w:rsidP="00FF4E99">
            <w:pPr>
              <w:jc w:val="center"/>
              <w:rPr>
                <w:sz w:val="20"/>
                <w:szCs w:val="20"/>
              </w:rPr>
            </w:pPr>
            <w:r>
              <w:rPr>
                <w:sz w:val="20"/>
                <w:szCs w:val="20"/>
              </w:rPr>
              <w:t>0,26</w:t>
            </w:r>
          </w:p>
        </w:tc>
      </w:tr>
      <w:tr w:rsidR="00FF4E99" w:rsidRPr="00233C6C" w14:paraId="075432EF" w14:textId="77777777" w:rsidTr="00FF4E99">
        <w:trPr>
          <w:trHeight w:val="337"/>
        </w:trPr>
        <w:tc>
          <w:tcPr>
            <w:tcW w:w="0" w:type="auto"/>
            <w:shd w:val="clear" w:color="auto" w:fill="9CC2E5" w:themeFill="accent5" w:themeFillTint="99"/>
            <w:vAlign w:val="center"/>
          </w:tcPr>
          <w:p w14:paraId="159CCB7A" w14:textId="77777777" w:rsidR="00FF4E99" w:rsidRPr="00233C6C" w:rsidRDefault="00FF4E99" w:rsidP="00FF4E99">
            <w:pPr>
              <w:jc w:val="center"/>
              <w:rPr>
                <w:b/>
                <w:bCs/>
                <w:sz w:val="20"/>
                <w:szCs w:val="20"/>
              </w:rPr>
            </w:pPr>
            <w:r w:rsidRPr="00233C6C">
              <w:rPr>
                <w:b/>
                <w:bCs/>
                <w:sz w:val="20"/>
                <w:szCs w:val="20"/>
              </w:rPr>
              <w:t>Fiñana</w:t>
            </w:r>
          </w:p>
        </w:tc>
        <w:tc>
          <w:tcPr>
            <w:tcW w:w="0" w:type="auto"/>
            <w:vAlign w:val="center"/>
          </w:tcPr>
          <w:p w14:paraId="3B36C6A3" w14:textId="77777777" w:rsidR="00FF4E99" w:rsidRPr="00F856C9" w:rsidRDefault="00FF4E99" w:rsidP="00FF4E99">
            <w:pPr>
              <w:jc w:val="center"/>
              <w:rPr>
                <w:sz w:val="20"/>
                <w:szCs w:val="20"/>
                <w:lang w:val="it-IT"/>
              </w:rPr>
            </w:pPr>
            <w:r>
              <w:rPr>
                <w:sz w:val="20"/>
                <w:szCs w:val="20"/>
                <w:lang w:val="it-IT"/>
              </w:rPr>
              <w:t>1</w:t>
            </w:r>
          </w:p>
        </w:tc>
        <w:tc>
          <w:tcPr>
            <w:tcW w:w="0" w:type="auto"/>
            <w:vAlign w:val="center"/>
          </w:tcPr>
          <w:p w14:paraId="3F6F2159" w14:textId="77777777" w:rsidR="00FF4E99" w:rsidRPr="00233C6C" w:rsidRDefault="00FF4E99" w:rsidP="00FF4E99">
            <w:pPr>
              <w:jc w:val="center"/>
              <w:rPr>
                <w:sz w:val="20"/>
                <w:szCs w:val="20"/>
              </w:rPr>
            </w:pPr>
            <w:r>
              <w:rPr>
                <w:sz w:val="20"/>
                <w:szCs w:val="20"/>
              </w:rPr>
              <w:t>0,51</w:t>
            </w:r>
          </w:p>
        </w:tc>
        <w:tc>
          <w:tcPr>
            <w:tcW w:w="0" w:type="auto"/>
            <w:tcBorders>
              <w:bottom w:val="single" w:sz="4" w:space="0" w:color="auto"/>
              <w:right w:val="single" w:sz="4" w:space="0" w:color="auto"/>
            </w:tcBorders>
            <w:shd w:val="clear" w:color="auto" w:fill="FFFFFF" w:themeFill="background1"/>
            <w:vAlign w:val="center"/>
          </w:tcPr>
          <w:p w14:paraId="255F2DC6" w14:textId="77777777" w:rsidR="00FF4E99" w:rsidRPr="00233C6C" w:rsidRDefault="00FF4E99" w:rsidP="00FF4E99">
            <w:pPr>
              <w:jc w:val="center"/>
              <w:rPr>
                <w:sz w:val="20"/>
                <w:szCs w:val="20"/>
              </w:rPr>
            </w:pPr>
            <w:r>
              <w:rPr>
                <w:sz w:val="20"/>
                <w:szCs w:val="20"/>
              </w:rPr>
              <w:t>0,97</w:t>
            </w:r>
          </w:p>
        </w:tc>
        <w:tc>
          <w:tcPr>
            <w:tcW w:w="979" w:type="dxa"/>
            <w:tcBorders>
              <w:left w:val="single" w:sz="4" w:space="0" w:color="auto"/>
              <w:bottom w:val="single" w:sz="4" w:space="0" w:color="auto"/>
              <w:right w:val="single" w:sz="4" w:space="0" w:color="auto"/>
            </w:tcBorders>
            <w:shd w:val="clear" w:color="auto" w:fill="FFFFFF" w:themeFill="background1"/>
            <w:vAlign w:val="center"/>
          </w:tcPr>
          <w:p w14:paraId="4F6BC19F" w14:textId="77777777" w:rsidR="00FF4E99" w:rsidRPr="00233C6C" w:rsidRDefault="00FF4E99" w:rsidP="00FF4E99">
            <w:pPr>
              <w:jc w:val="center"/>
              <w:rPr>
                <w:sz w:val="20"/>
                <w:szCs w:val="20"/>
              </w:rPr>
            </w:pPr>
            <w:r>
              <w:rPr>
                <w:sz w:val="20"/>
                <w:szCs w:val="20"/>
              </w:rPr>
              <w:t>0,99</w:t>
            </w:r>
          </w:p>
        </w:tc>
        <w:tc>
          <w:tcPr>
            <w:tcW w:w="692" w:type="dxa"/>
            <w:tcBorders>
              <w:left w:val="single" w:sz="4" w:space="0" w:color="auto"/>
              <w:bottom w:val="single" w:sz="4" w:space="0" w:color="auto"/>
              <w:right w:val="single" w:sz="4" w:space="0" w:color="auto"/>
            </w:tcBorders>
            <w:shd w:val="clear" w:color="auto" w:fill="FFFFFF" w:themeFill="background1"/>
            <w:vAlign w:val="center"/>
          </w:tcPr>
          <w:p w14:paraId="73EFCF8B" w14:textId="77777777" w:rsidR="00FF4E99" w:rsidRPr="00233C6C" w:rsidRDefault="00FF4E99" w:rsidP="00FF4E99">
            <w:pPr>
              <w:jc w:val="center"/>
              <w:rPr>
                <w:sz w:val="20"/>
                <w:szCs w:val="20"/>
              </w:rPr>
            </w:pPr>
            <w:r>
              <w:rPr>
                <w:sz w:val="20"/>
                <w:szCs w:val="20"/>
              </w:rPr>
              <w:t>1</w:t>
            </w:r>
          </w:p>
        </w:tc>
        <w:tc>
          <w:tcPr>
            <w:tcW w:w="0" w:type="auto"/>
            <w:tcBorders>
              <w:left w:val="single" w:sz="4" w:space="0" w:color="auto"/>
              <w:bottom w:val="single" w:sz="4" w:space="0" w:color="auto"/>
              <w:right w:val="single" w:sz="4" w:space="0" w:color="auto"/>
            </w:tcBorders>
            <w:shd w:val="clear" w:color="auto" w:fill="FFFFFF" w:themeFill="background1"/>
            <w:vAlign w:val="center"/>
          </w:tcPr>
          <w:p w14:paraId="51F9FF15" w14:textId="77777777" w:rsidR="00FF4E99" w:rsidRPr="00233C6C" w:rsidRDefault="00FF4E99" w:rsidP="00FF4E99">
            <w:pPr>
              <w:jc w:val="center"/>
              <w:rPr>
                <w:sz w:val="20"/>
                <w:szCs w:val="20"/>
              </w:rPr>
            </w:pPr>
            <w:r>
              <w:rPr>
                <w:sz w:val="20"/>
                <w:szCs w:val="20"/>
              </w:rPr>
              <w:t>0,33</w:t>
            </w:r>
          </w:p>
        </w:tc>
        <w:tc>
          <w:tcPr>
            <w:tcW w:w="0" w:type="auto"/>
            <w:tcBorders>
              <w:left w:val="single" w:sz="4" w:space="0" w:color="auto"/>
            </w:tcBorders>
            <w:shd w:val="clear" w:color="auto" w:fill="FFFFFF" w:themeFill="background1"/>
            <w:vAlign w:val="center"/>
          </w:tcPr>
          <w:p w14:paraId="7EBB9E91" w14:textId="77777777" w:rsidR="00FF4E99" w:rsidRPr="00233C6C" w:rsidRDefault="00FF4E99" w:rsidP="00FF4E99">
            <w:pPr>
              <w:jc w:val="center"/>
              <w:rPr>
                <w:sz w:val="20"/>
                <w:szCs w:val="20"/>
              </w:rPr>
            </w:pPr>
            <w:r>
              <w:rPr>
                <w:sz w:val="20"/>
                <w:szCs w:val="20"/>
              </w:rPr>
              <w:t>1</w:t>
            </w:r>
          </w:p>
        </w:tc>
        <w:tc>
          <w:tcPr>
            <w:tcW w:w="0" w:type="auto"/>
            <w:tcBorders>
              <w:left w:val="single" w:sz="4" w:space="0" w:color="auto"/>
            </w:tcBorders>
            <w:shd w:val="clear" w:color="auto" w:fill="FFFFFF" w:themeFill="background1"/>
            <w:vAlign w:val="center"/>
          </w:tcPr>
          <w:p w14:paraId="7EBF2DFD" w14:textId="77777777" w:rsidR="00FF4E99" w:rsidRPr="00233C6C" w:rsidRDefault="00FF4E99" w:rsidP="00FF4E99">
            <w:pPr>
              <w:jc w:val="center"/>
              <w:rPr>
                <w:sz w:val="20"/>
                <w:szCs w:val="20"/>
              </w:rPr>
            </w:pPr>
            <w:r>
              <w:rPr>
                <w:sz w:val="20"/>
                <w:szCs w:val="20"/>
              </w:rPr>
              <w:t>0,79</w:t>
            </w:r>
          </w:p>
        </w:tc>
      </w:tr>
    </w:tbl>
    <w:p w14:paraId="69D2CD83" w14:textId="752A3027" w:rsidR="001C152E" w:rsidRDefault="001C152E">
      <w:pPr>
        <w:rPr>
          <w:b/>
          <w:bCs/>
        </w:rPr>
      </w:pPr>
    </w:p>
    <w:p w14:paraId="3043A8B5" w14:textId="3669CF34" w:rsidR="002E60D8" w:rsidRPr="002E60D8" w:rsidRDefault="002E60D8" w:rsidP="006B792E">
      <w:pPr>
        <w:jc w:val="both"/>
      </w:pPr>
      <w:r w:rsidRPr="002E60D8">
        <w:lastRenderedPageBreak/>
        <w:t>Por último, cabe destacar que el R</w:t>
      </w:r>
      <w:r w:rsidRPr="002E60D8">
        <w:rPr>
          <w:vertAlign w:val="superscript"/>
        </w:rPr>
        <w:t xml:space="preserve">2 </w:t>
      </w:r>
      <w:r w:rsidRPr="002E60D8">
        <w:t>no es</w:t>
      </w:r>
      <w:r>
        <w:t xml:space="preserve"> especialmente elevado en ninguno de los dos modelos</w:t>
      </w:r>
      <w:r w:rsidR="006B792E">
        <w:t xml:space="preserve">, siendo el modelo de </w:t>
      </w:r>
      <w:proofErr w:type="spellStart"/>
      <w:r w:rsidR="006B792E">
        <w:t>Cáñar</w:t>
      </w:r>
      <w:proofErr w:type="spellEnd"/>
      <w:r w:rsidR="006B792E">
        <w:t xml:space="preserve"> el que presenta un valor más elevado, explicando la variabilidad del flujo un 50% más que el modelo de Fiñana.</w:t>
      </w:r>
    </w:p>
    <w:p w14:paraId="156D30EC" w14:textId="77777777" w:rsidR="002E60D8" w:rsidRPr="002E60D8" w:rsidRDefault="002E60D8">
      <w:pPr>
        <w:rPr>
          <w:b/>
          <w:bCs/>
        </w:rPr>
      </w:pPr>
    </w:p>
    <w:p w14:paraId="5FC28930" w14:textId="77777777" w:rsidR="002E60D8" w:rsidRPr="002E60D8" w:rsidRDefault="002E60D8">
      <w:pPr>
        <w:rPr>
          <w:b/>
          <w:bCs/>
        </w:rPr>
      </w:pPr>
    </w:p>
    <w:p w14:paraId="7916BD8A" w14:textId="77777777" w:rsidR="008A6ADA" w:rsidRDefault="008A6ADA">
      <w:pPr>
        <w:rPr>
          <w:b/>
          <w:bCs/>
        </w:rPr>
      </w:pPr>
      <w:r>
        <w:rPr>
          <w:b/>
          <w:bCs/>
        </w:rPr>
        <w:br w:type="page"/>
      </w:r>
    </w:p>
    <w:p w14:paraId="47A7705A" w14:textId="0C06B9E8" w:rsidR="001770EB" w:rsidRDefault="00CC4F49">
      <w:pPr>
        <w:rPr>
          <w:b/>
          <w:bCs/>
        </w:rPr>
      </w:pPr>
      <w:r>
        <w:rPr>
          <w:b/>
          <w:bCs/>
        </w:rPr>
        <w:lastRenderedPageBreak/>
        <w:t>5. Discusión de resultados</w:t>
      </w:r>
    </w:p>
    <w:p w14:paraId="67861D33" w14:textId="556928ED" w:rsidR="00AF5550" w:rsidRDefault="002E60D8" w:rsidP="00097A2C">
      <w:pPr>
        <w:jc w:val="both"/>
      </w:pPr>
      <w:r>
        <w:t xml:space="preserve">Una vez, observados todos los resultados, se pueden extraer determinadas </w:t>
      </w:r>
      <w:r w:rsidR="006B792E">
        <w:t>conclusiones</w:t>
      </w:r>
      <w:r>
        <w:t xml:space="preserve"> de estos.</w:t>
      </w:r>
      <w:r w:rsidR="006B792E">
        <w:t xml:space="preserve"> </w:t>
      </w:r>
      <w:r w:rsidR="00AF5550">
        <w:t xml:space="preserve">En primer lugar se puede observar cómo este año el régimen de precipitaciones ha sido anómalo ya que la gran mayoría de estas se han concentrado en el mes de diciembre. De esta forma, otros meses donde suelen ser habituales las lluvias, como otoño o primavera, han estado por debajo de sus medias. Este régimen especial se puede ver reflejado en el diagrama de flujos ya que los meses de diciembre y enero presentan valores parecidos, o más elevados en el caso de Fiñana, que los meses circundantes (otoño y primavera) con condiciones normalmente más favorables tanto de temperatura como de humedad. Además este efecto se ve potenciado en el tratamiento bajo copa, debido a que este proporciona unas mejores condiciones de sombra para conservar mejor la poca precipitación que recibe un ecosistema mediterráneo. </w:t>
      </w:r>
    </w:p>
    <w:p w14:paraId="65B7B8F0" w14:textId="0BFA97A0" w:rsidR="00AF5550" w:rsidRDefault="006B792E" w:rsidP="00097A2C">
      <w:pPr>
        <w:jc w:val="both"/>
      </w:pPr>
      <w:r>
        <w:t xml:space="preserve">En </w:t>
      </w:r>
      <w:r w:rsidR="00502428">
        <w:t>siguiente instancia,</w:t>
      </w:r>
      <w:r>
        <w:t xml:space="preserve"> podemos decir que el tratamiento ti</w:t>
      </w:r>
      <w:r w:rsidR="00097A2C">
        <w:t xml:space="preserve">ene un efecto altamente significativo en modular el flujo de CO2. En ambas especies, hemos visto como para todos las observaciones </w:t>
      </w:r>
      <w:proofErr w:type="spellStart"/>
      <w:r w:rsidR="00097A2C">
        <w:t>in-situ</w:t>
      </w:r>
      <w:proofErr w:type="spellEnd"/>
      <w:r w:rsidR="00097A2C">
        <w:t xml:space="preserve">, los valores de flujo del tratamiento bajo copa han sido siempre superiores al tratamiento de suelo desnudo. Así mismo, ambos tratamientos han presentado la misma variación estacional a través del tiempo, cada uno en su determinada escala. </w:t>
      </w:r>
      <w:r w:rsidR="0080708F">
        <w:t xml:space="preserve">Dicha variación estacional viene marcada por los cambios de temperatura y humedad </w:t>
      </w:r>
      <w:r w:rsidR="00DD18BF">
        <w:t xml:space="preserve">ya que la respiración es un proceso metabólico dependiente de estos factores. </w:t>
      </w:r>
      <w:r w:rsidR="00072CCF">
        <w:t xml:space="preserve">Pese a que de forma general ambas especies presentan una respuesta similar, durante todo los resultados hemos ido viendo diferencias entre ambas. Estas diferencias han estado marcadas </w:t>
      </w:r>
      <w:r w:rsidR="00ED445E">
        <w:t xml:space="preserve">constantemente por dos períodos, los meses cálidos (mayo-octubre) y los meses fríos (diciembre-abril), ambos de los cuales coinciden con el periodo de presencia o ausencia de la hoja caduca de </w:t>
      </w:r>
      <w:r w:rsidR="00ED445E">
        <w:rPr>
          <w:i/>
          <w:iCs/>
        </w:rPr>
        <w:t xml:space="preserve">Quercus pirenaica </w:t>
      </w:r>
      <w:r w:rsidR="00ED445E">
        <w:t>(</w:t>
      </w:r>
      <w:proofErr w:type="spellStart"/>
      <w:r w:rsidR="00ED445E">
        <w:t>Cáñar</w:t>
      </w:r>
      <w:proofErr w:type="spellEnd"/>
      <w:r w:rsidR="00ED445E">
        <w:t xml:space="preserve">). Por lo tanto, el hecho de tener </w:t>
      </w:r>
      <w:r w:rsidR="00450364">
        <w:t>o no la hoja presente condiciona enormemente todas las diferentes variables que hemos estudiado en este experimento</w:t>
      </w:r>
      <w:r w:rsidR="00AA112D">
        <w:t>, especialmente los índices espectrales</w:t>
      </w:r>
      <w:r w:rsidR="00450364">
        <w:t>.</w:t>
      </w:r>
      <w:r w:rsidR="00AA112D">
        <w:t xml:space="preserve"> </w:t>
      </w:r>
    </w:p>
    <w:p w14:paraId="57F41898" w14:textId="244BFDA2" w:rsidR="00AF5550" w:rsidRDefault="00AA112D" w:rsidP="00097A2C">
      <w:pPr>
        <w:jc w:val="both"/>
      </w:pPr>
      <w:r>
        <w:t>En primer lugar, si observamos los flujos de respiración</w:t>
      </w:r>
      <w:r w:rsidR="00800D34">
        <w:t xml:space="preserve"> podemos ver que de forma cuantitativa </w:t>
      </w:r>
      <w:r w:rsidR="00800D34">
        <w:rPr>
          <w:i/>
          <w:iCs/>
        </w:rPr>
        <w:t xml:space="preserve">Quercus pirenaica </w:t>
      </w:r>
      <w:r w:rsidR="00800D34">
        <w:t xml:space="preserve">muestra valores más elevados que </w:t>
      </w:r>
      <w:r w:rsidR="00800D34">
        <w:rPr>
          <w:i/>
          <w:iCs/>
        </w:rPr>
        <w:t xml:space="preserve">Quercus </w:t>
      </w:r>
      <w:proofErr w:type="spellStart"/>
      <w:r w:rsidR="00800D34">
        <w:rPr>
          <w:i/>
          <w:iCs/>
        </w:rPr>
        <w:t>ilex</w:t>
      </w:r>
      <w:proofErr w:type="spellEnd"/>
      <w:r w:rsidR="00800D34">
        <w:t xml:space="preserve"> de forma general durante todo el año. </w:t>
      </w:r>
      <w:r w:rsidR="00914164">
        <w:t xml:space="preserve">Esto a se debe que a un bosque de hoja caduca, al renovar la hoja cada año, produce y recicla mucha materia orgánica que es descompuesta en el suelo a mayor velocidad y cantidad, que un bosque de hoja perenne como </w:t>
      </w:r>
      <w:r w:rsidR="00914164">
        <w:rPr>
          <w:i/>
          <w:iCs/>
        </w:rPr>
        <w:t xml:space="preserve">Quercus </w:t>
      </w:r>
      <w:proofErr w:type="spellStart"/>
      <w:r w:rsidR="00914164">
        <w:rPr>
          <w:i/>
          <w:iCs/>
        </w:rPr>
        <w:t>ilex</w:t>
      </w:r>
      <w:proofErr w:type="spellEnd"/>
      <w:r w:rsidR="00914164">
        <w:rPr>
          <w:i/>
          <w:iCs/>
        </w:rPr>
        <w:t xml:space="preserve">. </w:t>
      </w:r>
      <w:r w:rsidR="00AF5550">
        <w:t>En la misma línea de pensamiento</w:t>
      </w:r>
      <w:r w:rsidR="00914164">
        <w:t xml:space="preserve">, podemos ver como las diferencias </w:t>
      </w:r>
      <w:r w:rsidR="00AF5550">
        <w:t xml:space="preserve">de flujo </w:t>
      </w:r>
      <w:r w:rsidR="00914164">
        <w:t xml:space="preserve">entre ambas especies son menores en los meses fríos, donde las hojas caídas ya han sido descompuestas y </w:t>
      </w:r>
      <w:r w:rsidR="00914164">
        <w:rPr>
          <w:i/>
          <w:iCs/>
        </w:rPr>
        <w:t>Quercus pirenaica</w:t>
      </w:r>
      <w:r w:rsidR="00914164">
        <w:t xml:space="preserve"> no tiene hoja o está en sus primeras fases de crecimiento. </w:t>
      </w:r>
      <w:r w:rsidR="00AF5550">
        <w:t>Así mismo, e</w:t>
      </w:r>
      <w:r w:rsidR="00914164">
        <w:t>s importante tener en cuenta también las mejores condiciones de humedad que aporta un bosque caducifolio cuando tiene la hoja presente a cuando no, factor que beneficia mucho a la respiración.</w:t>
      </w:r>
      <w:r w:rsidR="00AF5550">
        <w:t xml:space="preserve"> Al no tener las hojas durante los meses fríos, el bosque es menos capaz de retener humedad, lo que provoca, junto con unas bajas temperaturas, unos valores menores de flujo de CO2.</w:t>
      </w:r>
    </w:p>
    <w:p w14:paraId="0FEA3796" w14:textId="191765E5" w:rsidR="00072CCF" w:rsidRPr="006026CF" w:rsidRDefault="00914164" w:rsidP="00097A2C">
      <w:pPr>
        <w:jc w:val="both"/>
      </w:pPr>
      <w:r>
        <w:t>Si nos fijamos ahora en los resultados de los índices espectrale</w:t>
      </w:r>
      <w:r w:rsidR="00AF5550">
        <w:t>s, podemos ver estas diferencias de forma más remarcada</w:t>
      </w:r>
      <w:r w:rsidR="006755BB">
        <w:t xml:space="preserve">. Empezando por los índices de vegetación, </w:t>
      </w:r>
      <w:r w:rsidR="006755BB">
        <w:rPr>
          <w:i/>
          <w:iCs/>
        </w:rPr>
        <w:t xml:space="preserve">Quercus </w:t>
      </w:r>
      <w:proofErr w:type="spellStart"/>
      <w:r w:rsidR="006755BB">
        <w:rPr>
          <w:i/>
          <w:iCs/>
        </w:rPr>
        <w:t>ilex</w:t>
      </w:r>
      <w:proofErr w:type="spellEnd"/>
      <w:r w:rsidR="006755BB">
        <w:t xml:space="preserve"> (Fiñana) muestra unos valores más o menos estables durante todo el año. Destaca un </w:t>
      </w:r>
      <w:r w:rsidR="006026CF">
        <w:t>período más elevado entre noviembre y febrero que es donde se encuentran la mayoría de las precipitaciones del año concentradas</w:t>
      </w:r>
      <w:r w:rsidR="006755BB">
        <w:t xml:space="preserve"> </w:t>
      </w:r>
      <w:r w:rsidR="006026CF">
        <w:t xml:space="preserve">que permiten liberar a la vegetación del estrés hídrico de los meses cálidos mediterráneos. En el caso de </w:t>
      </w:r>
      <w:r w:rsidR="006026CF">
        <w:rPr>
          <w:i/>
          <w:iCs/>
        </w:rPr>
        <w:t>Quercus pirenaica,</w:t>
      </w:r>
      <w:r w:rsidR="006026CF">
        <w:t xml:space="preserve"> en cambio, se puede observar un patrón menos regular, en el que a partir de noviembre, cuando el árbol pierde la hoja, los valores de los índices de vegetación se reducen </w:t>
      </w:r>
      <w:r w:rsidR="00AB68D3">
        <w:t xml:space="preserve">notoriamente y permanecen así hasta finales de la primavera, cuando la especie recupera la hoja. En el NDVI se puede observar una fuerte disminución en febrero, esta se puede asociar a una nevada en la zona ya que coincide con los valores de temperatura más fríos, junto con una subida de los índices de humedad y el albedo. La subida de este último es especialmente indicativo de la presencia de nieve </w:t>
      </w:r>
      <w:r w:rsidR="00AB68D3">
        <w:lastRenderedPageBreak/>
        <w:t xml:space="preserve">ya que esta refleja mucho la radiación. Respecto a los índices de humedad, las diferencias entre especies también son apreciables </w:t>
      </w:r>
      <w:r w:rsidR="00E42BB0">
        <w:t xml:space="preserve">en estos. El LDWI sigue un patrón muy parecido al NDVI, presentando las mayores diferencias de valores entre especies en los meses más fríos. El LSWI tiene más en cuenta la presencia de humedad en la vegetación que el NDWI, que representa mejor las masas de agua. Es por ello, que Cáñar presenta unos valores más bajos que Fiñana durante estos meses para el LSWI y unos valores más altos para el NDWI. Al no tener una copa tan densa durante los meses de invierno, el satélite puede detectar mejor las masas de aguas debajo de estas con el NDWI. Aun y así, en el caso de Fiñana los valores de NDWI no aumentan durante los meses de mayores precipitaciones, lo que no parece tener una explicación clara. Lo que si se puede percibir en ambos índices, especialmente en el caso de </w:t>
      </w:r>
      <w:proofErr w:type="spellStart"/>
      <w:r w:rsidR="0032639C">
        <w:t>C</w:t>
      </w:r>
      <w:r w:rsidR="00E42BB0">
        <w:t>áñar</w:t>
      </w:r>
      <w:proofErr w:type="spellEnd"/>
      <w:r w:rsidR="00E42BB0">
        <w:t>, es la nevada de febrero, con un aumento de los valores de ambos.</w:t>
      </w:r>
    </w:p>
    <w:p w14:paraId="24E20457" w14:textId="7DBC02F0" w:rsidR="00072CCF" w:rsidRDefault="0032639C" w:rsidP="00097A2C">
      <w:pPr>
        <w:jc w:val="both"/>
      </w:pPr>
      <w:r>
        <w:t>Por otro lado, está la medición de temperatura con Landsat 9. La correlación ha sido muy alta, lo que sugiere que valida este método para obtener la temperatura de determinados sitios. Puede llegar a ser muy útil para obtener datos de sitios de difícil acceso o que no tengan una estación meteorológica cercana.</w:t>
      </w:r>
    </w:p>
    <w:p w14:paraId="18F6E9B8" w14:textId="77BDAC82" w:rsidR="00072CCF" w:rsidRPr="008B679A" w:rsidRDefault="0032639C" w:rsidP="00097A2C">
      <w:pPr>
        <w:jc w:val="both"/>
      </w:pPr>
      <w:r>
        <w:t xml:space="preserve">Por último, </w:t>
      </w:r>
      <w:r w:rsidR="0001379C">
        <w:t>hemos observado la relación del flujo con todas las otras variables obtenidas. El flujo se ha visto positivamente relacionado en ambas parcelas con la temperatura, como se podía esperar, ya que como se ha mencionado anteriormente, el flujo de CO2 es producto</w:t>
      </w:r>
      <w:r w:rsidR="0063598B">
        <w:t xml:space="preserve"> de un</w:t>
      </w:r>
      <w:r w:rsidR="0001379C">
        <w:t xml:space="preserve"> </w:t>
      </w:r>
      <w:r w:rsidR="0063598B">
        <w:t>proceso metabólico dependiente de la temperatura.</w:t>
      </w:r>
      <w:r w:rsidR="0001379C">
        <w:t xml:space="preserve"> Por otro lado, la correlación del flujo con los índices espectrales ha sido diferente en los dos casos. </w:t>
      </w:r>
      <w:r w:rsidR="0063598B">
        <w:rPr>
          <w:i/>
          <w:iCs/>
        </w:rPr>
        <w:t xml:space="preserve">Quercus </w:t>
      </w:r>
      <w:proofErr w:type="spellStart"/>
      <w:r w:rsidR="0063598B">
        <w:rPr>
          <w:i/>
          <w:iCs/>
        </w:rPr>
        <w:t>pyrenaica</w:t>
      </w:r>
      <w:proofErr w:type="spellEnd"/>
      <w:r w:rsidR="0063598B">
        <w:t xml:space="preserve"> muestra una correlación notoria con estos, ya sea positiva o negativa, pero </w:t>
      </w:r>
      <w:r w:rsidR="0063598B">
        <w:rPr>
          <w:i/>
          <w:iCs/>
        </w:rPr>
        <w:t xml:space="preserve">Quercus </w:t>
      </w:r>
      <w:proofErr w:type="spellStart"/>
      <w:r w:rsidR="0063598B">
        <w:rPr>
          <w:i/>
          <w:iCs/>
        </w:rPr>
        <w:t>ilex</w:t>
      </w:r>
      <w:proofErr w:type="spellEnd"/>
      <w:r w:rsidR="0063598B">
        <w:rPr>
          <w:i/>
          <w:iCs/>
        </w:rPr>
        <w:t xml:space="preserve"> </w:t>
      </w:r>
      <w:r w:rsidR="0063598B">
        <w:t>apenas ha mostrado algún tipo de correlación</w:t>
      </w:r>
      <w:r w:rsidR="008B679A">
        <w:t xml:space="preserve"> con alguno de los índices</w:t>
      </w:r>
      <w:r w:rsidR="0063598B">
        <w:t>.</w:t>
      </w:r>
      <w:r w:rsidR="008B679A">
        <w:t xml:space="preserve"> Estos resultados se ven reflejados en los modelos obtenidos ya que el modelo de </w:t>
      </w:r>
      <w:proofErr w:type="spellStart"/>
      <w:r w:rsidR="008B679A">
        <w:t>Cáñar</w:t>
      </w:r>
      <w:proofErr w:type="spellEnd"/>
      <w:r w:rsidR="008B679A">
        <w:t xml:space="preserve"> presenta una R</w:t>
      </w:r>
      <w:r w:rsidR="008B679A">
        <w:rPr>
          <w:vertAlign w:val="superscript"/>
        </w:rPr>
        <w:t xml:space="preserve">2 </w:t>
      </w:r>
      <w:r w:rsidR="008B679A">
        <w:t>superior a la de Fiñana. Aun y así, ninguno de los dos modelos muestra una R</w:t>
      </w:r>
      <w:r w:rsidR="008B679A">
        <w:rPr>
          <w:vertAlign w:val="superscript"/>
        </w:rPr>
        <w:t xml:space="preserve">2 </w:t>
      </w:r>
      <w:r w:rsidR="008B679A">
        <w:t>elevada, con un valor de 0,3 y 0,45 no podemos considerar ninguno de los modelos un buen modelo predictivo de la respiración.</w:t>
      </w:r>
    </w:p>
    <w:p w14:paraId="64A14393" w14:textId="77777777" w:rsidR="00EF30A2" w:rsidRDefault="00EF30A2" w:rsidP="00097A2C">
      <w:pPr>
        <w:jc w:val="both"/>
      </w:pPr>
    </w:p>
    <w:p w14:paraId="680801F7" w14:textId="77777777" w:rsidR="002E60D8" w:rsidRDefault="002E60D8" w:rsidP="00A14A1E">
      <w:pPr>
        <w:rPr>
          <w:b/>
          <w:bCs/>
        </w:rPr>
      </w:pPr>
    </w:p>
    <w:p w14:paraId="3C63BE8F" w14:textId="77777777" w:rsidR="002E60D8" w:rsidRDefault="002E60D8" w:rsidP="00A14A1E">
      <w:pPr>
        <w:rPr>
          <w:b/>
          <w:bCs/>
        </w:rPr>
      </w:pPr>
    </w:p>
    <w:p w14:paraId="5E76DC44" w14:textId="77777777" w:rsidR="002E60D8" w:rsidRDefault="002E60D8" w:rsidP="00A14A1E">
      <w:pPr>
        <w:rPr>
          <w:b/>
          <w:bCs/>
        </w:rPr>
      </w:pPr>
    </w:p>
    <w:p w14:paraId="70E87F91" w14:textId="77777777" w:rsidR="002E60D8" w:rsidRDefault="002E60D8" w:rsidP="00A14A1E">
      <w:pPr>
        <w:rPr>
          <w:b/>
          <w:bCs/>
        </w:rPr>
      </w:pPr>
    </w:p>
    <w:p w14:paraId="29584DB3" w14:textId="77777777" w:rsidR="002E60D8" w:rsidRDefault="002E60D8" w:rsidP="00A14A1E">
      <w:pPr>
        <w:rPr>
          <w:b/>
          <w:bCs/>
        </w:rPr>
      </w:pPr>
    </w:p>
    <w:p w14:paraId="74503E35" w14:textId="77777777" w:rsidR="002E60D8" w:rsidRDefault="002E60D8" w:rsidP="00A14A1E">
      <w:pPr>
        <w:rPr>
          <w:b/>
          <w:bCs/>
        </w:rPr>
      </w:pPr>
    </w:p>
    <w:p w14:paraId="6049750B" w14:textId="77777777" w:rsidR="002E60D8" w:rsidRDefault="002E60D8" w:rsidP="00A14A1E">
      <w:pPr>
        <w:rPr>
          <w:b/>
          <w:bCs/>
        </w:rPr>
      </w:pPr>
    </w:p>
    <w:p w14:paraId="3B694917" w14:textId="77777777" w:rsidR="002E60D8" w:rsidRDefault="002E60D8" w:rsidP="00A14A1E">
      <w:pPr>
        <w:rPr>
          <w:b/>
          <w:bCs/>
        </w:rPr>
      </w:pPr>
    </w:p>
    <w:p w14:paraId="30369B19" w14:textId="77777777" w:rsidR="002E60D8" w:rsidRDefault="002E60D8" w:rsidP="00A14A1E">
      <w:pPr>
        <w:rPr>
          <w:b/>
          <w:bCs/>
        </w:rPr>
      </w:pPr>
    </w:p>
    <w:p w14:paraId="37CE1221" w14:textId="77777777" w:rsidR="002E60D8" w:rsidRDefault="002E60D8" w:rsidP="00A14A1E">
      <w:pPr>
        <w:rPr>
          <w:b/>
          <w:bCs/>
        </w:rPr>
      </w:pPr>
    </w:p>
    <w:p w14:paraId="7782302F" w14:textId="77777777" w:rsidR="002E60D8" w:rsidRDefault="002E60D8" w:rsidP="00A14A1E">
      <w:pPr>
        <w:rPr>
          <w:b/>
          <w:bCs/>
        </w:rPr>
      </w:pPr>
    </w:p>
    <w:p w14:paraId="2C44B494" w14:textId="77777777" w:rsidR="002E60D8" w:rsidRDefault="002E60D8" w:rsidP="00A14A1E">
      <w:pPr>
        <w:rPr>
          <w:b/>
          <w:bCs/>
        </w:rPr>
      </w:pPr>
    </w:p>
    <w:p w14:paraId="6DCEACBB" w14:textId="77777777" w:rsidR="002E60D8" w:rsidRDefault="002E60D8" w:rsidP="00A14A1E">
      <w:pPr>
        <w:rPr>
          <w:b/>
          <w:bCs/>
        </w:rPr>
      </w:pPr>
    </w:p>
    <w:p w14:paraId="371CE6C8" w14:textId="67A22E17" w:rsidR="00476240" w:rsidRDefault="00476240" w:rsidP="00EE40AC">
      <w:pPr>
        <w:jc w:val="both"/>
        <w:rPr>
          <w:b/>
          <w:bCs/>
        </w:rPr>
      </w:pPr>
      <w:r>
        <w:rPr>
          <w:b/>
          <w:bCs/>
        </w:rPr>
        <w:br w:type="page"/>
      </w:r>
    </w:p>
    <w:p w14:paraId="2C668CEB" w14:textId="757F76B4" w:rsidR="00A61D71" w:rsidRPr="00A61D71" w:rsidRDefault="00A61D71" w:rsidP="00AE1773">
      <w:pPr>
        <w:pStyle w:val="Bibliografa"/>
        <w:rPr>
          <w:b/>
          <w:bCs/>
        </w:rPr>
      </w:pPr>
      <w:r>
        <w:rPr>
          <w:b/>
          <w:bCs/>
        </w:rPr>
        <w:lastRenderedPageBreak/>
        <w:t>Bibliografía</w:t>
      </w:r>
    </w:p>
    <w:p w14:paraId="36016C3E" w14:textId="77777777" w:rsidR="008A1A35" w:rsidRPr="008A1A35" w:rsidRDefault="00AE1773" w:rsidP="008A1A35">
      <w:pPr>
        <w:pStyle w:val="Bibliografa"/>
        <w:rPr>
          <w:rFonts w:ascii="Calibri" w:hAnsi="Calibri" w:cs="Calibri"/>
          <w:lang w:val="en-US"/>
        </w:rPr>
      </w:pPr>
      <w:r>
        <w:fldChar w:fldCharType="begin"/>
      </w:r>
      <w:r w:rsidR="007902DF" w:rsidRPr="003B0324">
        <w:instrText xml:space="preserve"> ADDIN ZOTERO_BIBL {"uncited":[],"omitted":[],"custom":[]} CSL_BIBLIOGRAPHY </w:instrText>
      </w:r>
      <w:r>
        <w:fldChar w:fldCharType="separate"/>
      </w:r>
      <w:r w:rsidR="008A1A35" w:rsidRPr="003B0324">
        <w:rPr>
          <w:rFonts w:ascii="Calibri" w:hAnsi="Calibri" w:cs="Calibri"/>
        </w:rPr>
        <w:t xml:space="preserve">Aho, Ken, </w:t>
      </w:r>
      <w:proofErr w:type="spellStart"/>
      <w:r w:rsidR="008A1A35" w:rsidRPr="003B0324">
        <w:rPr>
          <w:rFonts w:ascii="Calibri" w:hAnsi="Calibri" w:cs="Calibri"/>
        </w:rPr>
        <w:t>DeWayne</w:t>
      </w:r>
      <w:proofErr w:type="spellEnd"/>
      <w:r w:rsidR="008A1A35" w:rsidRPr="003B0324">
        <w:rPr>
          <w:rFonts w:ascii="Calibri" w:hAnsi="Calibri" w:cs="Calibri"/>
        </w:rPr>
        <w:t xml:space="preserve"> </w:t>
      </w:r>
      <w:proofErr w:type="spellStart"/>
      <w:r w:rsidR="008A1A35" w:rsidRPr="003B0324">
        <w:rPr>
          <w:rFonts w:ascii="Calibri" w:hAnsi="Calibri" w:cs="Calibri"/>
        </w:rPr>
        <w:t>Derryberry</w:t>
      </w:r>
      <w:proofErr w:type="spellEnd"/>
      <w:r w:rsidR="008A1A35" w:rsidRPr="003B0324">
        <w:rPr>
          <w:rFonts w:ascii="Calibri" w:hAnsi="Calibri" w:cs="Calibri"/>
        </w:rPr>
        <w:t xml:space="preserve">, y Teri Peterson. </w:t>
      </w:r>
      <w:r w:rsidR="008A1A35" w:rsidRPr="008A1A35">
        <w:rPr>
          <w:rFonts w:ascii="Calibri" w:hAnsi="Calibri" w:cs="Calibri"/>
          <w:lang w:val="en-US"/>
        </w:rPr>
        <w:t xml:space="preserve">2014. «Model Selection for Ecologists: The Worldviews of AIC and BIC». </w:t>
      </w:r>
      <w:r w:rsidR="008A1A35" w:rsidRPr="008A1A35">
        <w:rPr>
          <w:rFonts w:ascii="Calibri" w:hAnsi="Calibri" w:cs="Calibri"/>
          <w:i/>
          <w:iCs/>
          <w:lang w:val="en-US"/>
        </w:rPr>
        <w:t>Ecology</w:t>
      </w:r>
      <w:r w:rsidR="008A1A35" w:rsidRPr="008A1A35">
        <w:rPr>
          <w:rFonts w:ascii="Calibri" w:hAnsi="Calibri" w:cs="Calibri"/>
          <w:lang w:val="en-US"/>
        </w:rPr>
        <w:t xml:space="preserve"> 95 (3): 631-36. https://doi.org/10.1890/13-1452.1.</w:t>
      </w:r>
    </w:p>
    <w:p w14:paraId="6FA24C21"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Archer, David, Michael Eby, Victor Brovkin, Andy Ridgwell, Long Cao, Uwe Mikolajewicz, Ken Caldeira, et al. 2009. «Atmospheric Lifetime of Fossil Fuel Carbon Dioxide». </w:t>
      </w:r>
      <w:r w:rsidRPr="008A1A35">
        <w:rPr>
          <w:rFonts w:ascii="Calibri" w:hAnsi="Calibri" w:cs="Calibri"/>
          <w:i/>
          <w:iCs/>
          <w:lang w:val="en-US"/>
        </w:rPr>
        <w:t>Annual Review of Earth and Planetary Sciences</w:t>
      </w:r>
      <w:r w:rsidRPr="008A1A35">
        <w:rPr>
          <w:rFonts w:ascii="Calibri" w:hAnsi="Calibri" w:cs="Calibri"/>
          <w:lang w:val="en-US"/>
        </w:rPr>
        <w:t xml:space="preserve"> 37 (1): 117-34. https://doi.org/10.1146/annurev.earth.031208.100206.</w:t>
      </w:r>
    </w:p>
    <w:p w14:paraId="404F8460" w14:textId="77777777" w:rsidR="008A1A35" w:rsidRPr="008A1A35" w:rsidRDefault="008A1A35" w:rsidP="008A1A35">
      <w:pPr>
        <w:pStyle w:val="Bibliografa"/>
        <w:rPr>
          <w:rFonts w:ascii="Calibri" w:hAnsi="Calibri" w:cs="Calibri"/>
        </w:rPr>
      </w:pPr>
      <w:r w:rsidRPr="008A1A35">
        <w:rPr>
          <w:rFonts w:ascii="Calibri" w:hAnsi="Calibri" w:cs="Calibri"/>
        </w:rPr>
        <w:t>Aspizua, R., F. J. Bonet, R. Zamora, y M. R. López-Onieva. 2015. «Naturalización de pinares de repoblación: preparando el bosque para el cambio» La huella del cambio global en Sierra Nevada: Retos para la conservación. Consejería de Medio Ambiente y Ordenación del Territorio. Junta de Andalucía.</w:t>
      </w:r>
    </w:p>
    <w:p w14:paraId="4596306A" w14:textId="77777777" w:rsidR="008A1A35" w:rsidRPr="008A1A35" w:rsidRDefault="008A1A35" w:rsidP="008A1A35">
      <w:pPr>
        <w:pStyle w:val="Bibliografa"/>
        <w:rPr>
          <w:rFonts w:ascii="Calibri" w:hAnsi="Calibri" w:cs="Calibri"/>
          <w:lang w:val="en-US"/>
        </w:rPr>
      </w:pPr>
      <w:r w:rsidRPr="008A1A35">
        <w:rPr>
          <w:rFonts w:ascii="Calibri" w:hAnsi="Calibri" w:cs="Calibri"/>
        </w:rPr>
        <w:t xml:space="preserve">Bajgain, Rajen, Xiangming Xiao, Pradeep Wagle, Jeffrey Basara, y Yuting Zhou. 2015. </w:t>
      </w:r>
      <w:r w:rsidRPr="008A1A35">
        <w:rPr>
          <w:rFonts w:ascii="Calibri" w:hAnsi="Calibri" w:cs="Calibri"/>
          <w:lang w:val="en-US"/>
        </w:rPr>
        <w:t xml:space="preserve">«Sensitivity Analysis of Vegetation Indices to Drought over Two Tallgrass Prairie Sites». </w:t>
      </w:r>
      <w:r w:rsidRPr="008A1A35">
        <w:rPr>
          <w:rFonts w:ascii="Calibri" w:hAnsi="Calibri" w:cs="Calibri"/>
          <w:i/>
          <w:iCs/>
          <w:lang w:val="en-US"/>
        </w:rPr>
        <w:t>ISPRS Journal of Photogrammetry and Remote Sensing</w:t>
      </w:r>
      <w:r w:rsidRPr="008A1A35">
        <w:rPr>
          <w:rFonts w:ascii="Calibri" w:hAnsi="Calibri" w:cs="Calibri"/>
          <w:lang w:val="en-US"/>
        </w:rPr>
        <w:t xml:space="preserve"> 108 (octubre): 151-60. https://doi.org/10.1016/j.isprsjprs.2015.07.004.</w:t>
      </w:r>
    </w:p>
    <w:p w14:paraId="2DCC2EAC"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Barbieri, Maria Maddalena, y James O. Berger. 2004. «Optimal Predictive Model Selection». </w:t>
      </w:r>
      <w:r w:rsidRPr="008A1A35">
        <w:rPr>
          <w:rFonts w:ascii="Calibri" w:hAnsi="Calibri" w:cs="Calibri"/>
          <w:i/>
          <w:iCs/>
          <w:lang w:val="en-US"/>
        </w:rPr>
        <w:t>The Annals of Statistics</w:t>
      </w:r>
      <w:r w:rsidRPr="008A1A35">
        <w:rPr>
          <w:rFonts w:ascii="Calibri" w:hAnsi="Calibri" w:cs="Calibri"/>
          <w:lang w:val="en-US"/>
        </w:rPr>
        <w:t xml:space="preserve"> 32 (3). https://doi.org/10.1214/009053604000000238.</w:t>
      </w:r>
    </w:p>
    <w:p w14:paraId="0D274000"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Bhutada, Pritam O, Dr Kulkarni Gb, y RS Shinde. 2019. «Cotton Vegetation Condition Monitoring Using LSWI and NDVI».</w:t>
      </w:r>
    </w:p>
    <w:p w14:paraId="35CEE65D" w14:textId="77777777" w:rsidR="008A1A35" w:rsidRPr="008A1A35" w:rsidRDefault="008A1A35" w:rsidP="008A1A35">
      <w:pPr>
        <w:pStyle w:val="Bibliografa"/>
        <w:rPr>
          <w:rFonts w:ascii="Calibri" w:hAnsi="Calibri" w:cs="Calibri"/>
        </w:rPr>
      </w:pPr>
      <w:r w:rsidRPr="008A1A35">
        <w:rPr>
          <w:rFonts w:ascii="Calibri" w:hAnsi="Calibri" w:cs="Calibri"/>
        </w:rPr>
        <w:t>Bonet, F. J., A. J. Pérez-Luque, R. Aspizua, J. M. Muñoz, y R. Zamora. 2015. «Impactos del cambio global en los robledales de Sierra Nevada: algunas evidencias y recomendaciones de manejo» La huella del cambio global en Sierra Nevada: Retos para la conservación. Consejería de Medio Ambiente y Ordenación del Territorio. Junta de Andalucía.</w:t>
      </w:r>
    </w:p>
    <w:p w14:paraId="5D68579F" w14:textId="77777777" w:rsidR="008A1A35" w:rsidRPr="008A1A35" w:rsidRDefault="008A1A35" w:rsidP="008A1A35">
      <w:pPr>
        <w:pStyle w:val="Bibliografa"/>
        <w:rPr>
          <w:rFonts w:ascii="Calibri" w:hAnsi="Calibri" w:cs="Calibri"/>
          <w:lang w:val="en-US"/>
        </w:rPr>
      </w:pPr>
      <w:r w:rsidRPr="008A1A35">
        <w:rPr>
          <w:rFonts w:ascii="Calibri" w:hAnsi="Calibri" w:cs="Calibri"/>
          <w:lang w:val="pt-PT"/>
        </w:rPr>
        <w:t xml:space="preserve">Canadell, Josep G., Pedro M.S Monteiro, Marcos H. (Brazil) Costa, y (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 </w:t>
      </w:r>
      <w:r w:rsidRPr="008A1A35">
        <w:rPr>
          <w:rFonts w:ascii="Calibri" w:hAnsi="Calibri" w:cs="Calibri"/>
          <w:lang w:val="en-US"/>
        </w:rPr>
        <w:t xml:space="preserve">2023. </w:t>
      </w:r>
      <w:r w:rsidRPr="008A1A35">
        <w:rPr>
          <w:rFonts w:ascii="Calibri" w:hAnsi="Calibri" w:cs="Calibri"/>
          <w:i/>
          <w:iCs/>
          <w:lang w:val="en-US"/>
        </w:rPr>
        <w:t>Climate Change 2021 – The Physical Science Basis: Working Group I Contribution to the Sixth Assessment Report of the Intergovernmental Panel on Climate Change</w:t>
      </w:r>
      <w:r w:rsidRPr="008A1A35">
        <w:rPr>
          <w:rFonts w:ascii="Calibri" w:hAnsi="Calibri" w:cs="Calibri"/>
          <w:lang w:val="en-US"/>
        </w:rPr>
        <w:t>. 1.</w:t>
      </w:r>
      <w:r w:rsidRPr="008A1A35">
        <w:rPr>
          <w:rFonts w:ascii="Calibri" w:hAnsi="Calibri" w:cs="Calibri"/>
          <w:vertAlign w:val="superscript"/>
          <w:lang w:val="en-US"/>
        </w:rPr>
        <w:t>a</w:t>
      </w:r>
      <w:r w:rsidRPr="008A1A35">
        <w:rPr>
          <w:rFonts w:ascii="Calibri" w:hAnsi="Calibri" w:cs="Calibri"/>
          <w:lang w:val="en-US"/>
        </w:rPr>
        <w:t xml:space="preserve"> ed. Cambridge University Press. https://doi.org/10.1017/9781009157896.</w:t>
      </w:r>
    </w:p>
    <w:p w14:paraId="06F666CD"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Chapin, F. S., G. M. Woodwell, J. T. Randerson, E. B. Rastetter, G. M. Lovett, D. D. Baldocchi, D. A. Clark, et al. 2006. «Reconciling Carbon-Cycle Concepts, Terminology, and Methods». </w:t>
      </w:r>
      <w:r w:rsidRPr="008A1A35">
        <w:rPr>
          <w:rFonts w:ascii="Calibri" w:hAnsi="Calibri" w:cs="Calibri"/>
          <w:i/>
          <w:iCs/>
          <w:lang w:val="en-US"/>
        </w:rPr>
        <w:t>Ecosystems</w:t>
      </w:r>
      <w:r w:rsidRPr="008A1A35">
        <w:rPr>
          <w:rFonts w:ascii="Calibri" w:hAnsi="Calibri" w:cs="Calibri"/>
          <w:lang w:val="en-US"/>
        </w:rPr>
        <w:t xml:space="preserve"> 9 (7): 1041-50. https://doi.org/10.1007/s10021-005-0105-7.</w:t>
      </w:r>
    </w:p>
    <w:p w14:paraId="35D27980" w14:textId="77777777" w:rsidR="008A1A35" w:rsidRPr="008A1A35" w:rsidRDefault="008A1A35" w:rsidP="008A1A35">
      <w:pPr>
        <w:pStyle w:val="Bibliografa"/>
        <w:rPr>
          <w:rFonts w:ascii="Calibri" w:hAnsi="Calibri" w:cs="Calibri"/>
          <w:lang w:val="fr-FR"/>
        </w:rPr>
      </w:pPr>
      <w:r w:rsidRPr="008A1A35">
        <w:rPr>
          <w:rFonts w:ascii="Calibri" w:hAnsi="Calibri" w:cs="Calibri"/>
          <w:lang w:val="en-US"/>
        </w:rPr>
        <w:t xml:space="preserve">Cox, Peter M., Richard A. Betts, Chris D. Jones, Steven A. Spall, y Ian J. Totterdell. 2000. «Acceleration of Global Warming Due to Carbon-Cycle Feedbacks in a Coupled Climate Model». </w:t>
      </w:r>
      <w:r w:rsidRPr="008A1A35">
        <w:rPr>
          <w:rFonts w:ascii="Calibri" w:hAnsi="Calibri" w:cs="Calibri"/>
          <w:i/>
          <w:iCs/>
          <w:lang w:val="fr-FR"/>
        </w:rPr>
        <w:t>Nature</w:t>
      </w:r>
      <w:r w:rsidRPr="008A1A35">
        <w:rPr>
          <w:rFonts w:ascii="Calibri" w:hAnsi="Calibri" w:cs="Calibri"/>
          <w:lang w:val="fr-FR"/>
        </w:rPr>
        <w:t xml:space="preserve"> 408 (6809): 184-87. https://doi.org/10.1038/35041539.</w:t>
      </w:r>
    </w:p>
    <w:p w14:paraId="668BF1B9" w14:textId="77777777" w:rsidR="008A1A35" w:rsidRPr="008A1A35" w:rsidRDefault="008A1A35" w:rsidP="008A1A35">
      <w:pPr>
        <w:pStyle w:val="Bibliografa"/>
        <w:rPr>
          <w:rFonts w:ascii="Calibri" w:hAnsi="Calibri" w:cs="Calibri"/>
          <w:lang w:val="en-US"/>
        </w:rPr>
      </w:pPr>
      <w:r w:rsidRPr="008A1A35">
        <w:rPr>
          <w:rFonts w:ascii="Calibri" w:hAnsi="Calibri" w:cs="Calibri"/>
          <w:lang w:val="fr-FR"/>
        </w:rPr>
        <w:t xml:space="preserve">Davidson, Eric A., Ivan A. Janssens, y Yiqi Luo. 2006. </w:t>
      </w:r>
      <w:r w:rsidRPr="008A1A35">
        <w:rPr>
          <w:rFonts w:ascii="Calibri" w:hAnsi="Calibri" w:cs="Calibri"/>
          <w:lang w:val="en-US"/>
        </w:rPr>
        <w:t xml:space="preserve">«On the Variability of Respiration in Terrestrial Ecosystems: Moving beyond </w:t>
      </w:r>
      <w:r w:rsidRPr="008A1A35">
        <w:rPr>
          <w:rFonts w:ascii="Calibri" w:hAnsi="Calibri" w:cs="Calibri"/>
          <w:i/>
          <w:iCs/>
          <w:lang w:val="en-US"/>
        </w:rPr>
        <w:t>Q</w:t>
      </w:r>
      <w:r w:rsidRPr="008A1A35">
        <w:rPr>
          <w:rFonts w:ascii="Calibri" w:hAnsi="Calibri" w:cs="Calibri"/>
          <w:lang w:val="en-US"/>
        </w:rPr>
        <w:t xml:space="preserve"> </w:t>
      </w:r>
      <w:r w:rsidRPr="008A1A35">
        <w:rPr>
          <w:rFonts w:ascii="Calibri" w:hAnsi="Calibri" w:cs="Calibri"/>
          <w:vertAlign w:val="subscript"/>
          <w:lang w:val="en-US"/>
        </w:rPr>
        <w:t>10</w:t>
      </w:r>
      <w:r w:rsidRPr="008A1A35">
        <w:rPr>
          <w:rFonts w:ascii="Calibri" w:hAnsi="Calibri" w:cs="Calibri"/>
          <w:lang w:val="en-US"/>
        </w:rPr>
        <w:t xml:space="preserve">: ON THE VARIABILITY OF RESPIRATION IN TERRESTRIAL ECOSYSTEMS». </w:t>
      </w:r>
      <w:r w:rsidRPr="008A1A35">
        <w:rPr>
          <w:rFonts w:ascii="Calibri" w:hAnsi="Calibri" w:cs="Calibri"/>
          <w:i/>
          <w:iCs/>
          <w:lang w:val="en-US"/>
        </w:rPr>
        <w:t>Global Change Biology</w:t>
      </w:r>
      <w:r w:rsidRPr="008A1A35">
        <w:rPr>
          <w:rFonts w:ascii="Calibri" w:hAnsi="Calibri" w:cs="Calibri"/>
          <w:lang w:val="en-US"/>
        </w:rPr>
        <w:t xml:space="preserve"> 12 (2): 154-64. https://doi.org/10.1111/j.1365-2486.2005.01065.x.</w:t>
      </w:r>
    </w:p>
    <w:p w14:paraId="21C53853"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lastRenderedPageBreak/>
        <w:t>Dlugokencky and Tans, P. 2022. «Trends in atmospheric carbon dioxide, National Oceanic and Atmospheric Administration, Global Monitoring Laboratory (NOAA/GML)». http://www.gml.noaa.gov/gmd/ccgg/trends/global.html.</w:t>
      </w:r>
    </w:p>
    <w:p w14:paraId="260E9422"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Friedlingstein, Pierre, Michael O’Sullivan, Matthew W. Jones, Robbie M. Andrew, Luke Gregor, Judith Hauck, Corinne Le Quéré, et al. 2022. «Global Carbon Budget 2022». </w:t>
      </w:r>
      <w:r w:rsidRPr="008A1A35">
        <w:rPr>
          <w:rFonts w:ascii="Calibri" w:hAnsi="Calibri" w:cs="Calibri"/>
          <w:i/>
          <w:iCs/>
          <w:lang w:val="en-US"/>
        </w:rPr>
        <w:t>Earth System Science Data</w:t>
      </w:r>
      <w:r w:rsidRPr="008A1A35">
        <w:rPr>
          <w:rFonts w:ascii="Calibri" w:hAnsi="Calibri" w:cs="Calibri"/>
          <w:lang w:val="en-US"/>
        </w:rPr>
        <w:t xml:space="preserve"> 14 (11): 4811-4900. https://doi.org/10.5194/essd-14-4811-2022.</w:t>
      </w:r>
    </w:p>
    <w:p w14:paraId="185596E0"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Gao, Bo-cai. 1996. «NDWI—A Normalized Difference Water Index for Remote Sensing of Vegetation Liquid Water from Space». </w:t>
      </w:r>
      <w:r w:rsidRPr="008A1A35">
        <w:rPr>
          <w:rFonts w:ascii="Calibri" w:hAnsi="Calibri" w:cs="Calibri"/>
          <w:i/>
          <w:iCs/>
          <w:lang w:val="en-US"/>
        </w:rPr>
        <w:t>Remote Sensing of Environment</w:t>
      </w:r>
      <w:r w:rsidRPr="008A1A35">
        <w:rPr>
          <w:rFonts w:ascii="Calibri" w:hAnsi="Calibri" w:cs="Calibri"/>
          <w:lang w:val="en-US"/>
        </w:rPr>
        <w:t xml:space="preserve"> 58 (3): 257-66. https://doi.org/10.1016/S0034-4257(96)00067-3.</w:t>
      </w:r>
    </w:p>
    <w:p w14:paraId="2689BD88"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Gómez-Aparicio, Lorena, Miguel A. Zavala, Francisco J. Bonet, y Regino Zamora. 2009. «Are Pine Plantations Valid Tools for Restoring Mediterranean Forests? An Assessment along Abiotic and Biotic Gradients». </w:t>
      </w:r>
      <w:r w:rsidRPr="008A1A35">
        <w:rPr>
          <w:rFonts w:ascii="Calibri" w:hAnsi="Calibri" w:cs="Calibri"/>
          <w:i/>
          <w:iCs/>
          <w:lang w:val="en-US"/>
        </w:rPr>
        <w:t>Ecological Applications</w:t>
      </w:r>
      <w:r w:rsidRPr="008A1A35">
        <w:rPr>
          <w:rFonts w:ascii="Calibri" w:hAnsi="Calibri" w:cs="Calibri"/>
          <w:lang w:val="en-US"/>
        </w:rPr>
        <w:t xml:space="preserve"> 19 (8): 2124-41. https://doi.org/10.1890/08-1656.1.</w:t>
      </w:r>
    </w:p>
    <w:p w14:paraId="0D38E00D"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Goward, Samuel N., Brian Markham, Dennis G. Dye, Wayne Dulaney, y Jingli Yang. 1991. «Normalized Difference Vegetation Index Measurements from the Advanced Very High Resolution Radiometer». </w:t>
      </w:r>
      <w:r w:rsidRPr="008A1A35">
        <w:rPr>
          <w:rFonts w:ascii="Calibri" w:hAnsi="Calibri" w:cs="Calibri"/>
          <w:i/>
          <w:iCs/>
          <w:lang w:val="en-US"/>
        </w:rPr>
        <w:t>Remote Sensing of Environment</w:t>
      </w:r>
      <w:r w:rsidRPr="008A1A35">
        <w:rPr>
          <w:rFonts w:ascii="Calibri" w:hAnsi="Calibri" w:cs="Calibri"/>
          <w:lang w:val="en-US"/>
        </w:rPr>
        <w:t xml:space="preserve"> 35 (2-3): 257-77. https://doi.org/10.1016/0034-4257(91)90017-Z.</w:t>
      </w:r>
    </w:p>
    <w:p w14:paraId="59F81DCD"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Gulev, Sergey K., Peter W. Thorne, Jhino Ahn, Frank J. Dentener, y 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 2023. </w:t>
      </w:r>
      <w:r w:rsidRPr="008A1A35">
        <w:rPr>
          <w:rFonts w:ascii="Calibri" w:hAnsi="Calibri" w:cs="Calibri"/>
          <w:i/>
          <w:iCs/>
          <w:lang w:val="en-US"/>
        </w:rPr>
        <w:t>Climate Change 2021 – The Physical Science Basis: Working Group I Contribution to the Sixth Assessment Report of the Intergovernmental Panel on Climate Change</w:t>
      </w:r>
      <w:r w:rsidRPr="008A1A35">
        <w:rPr>
          <w:rFonts w:ascii="Calibri" w:hAnsi="Calibri" w:cs="Calibri"/>
          <w:lang w:val="en-US"/>
        </w:rPr>
        <w:t>. 1.</w:t>
      </w:r>
      <w:r w:rsidRPr="008A1A35">
        <w:rPr>
          <w:rFonts w:ascii="Calibri" w:hAnsi="Calibri" w:cs="Calibri"/>
          <w:vertAlign w:val="superscript"/>
          <w:lang w:val="en-US"/>
        </w:rPr>
        <w:t>a</w:t>
      </w:r>
      <w:r w:rsidRPr="008A1A35">
        <w:rPr>
          <w:rFonts w:ascii="Calibri" w:hAnsi="Calibri" w:cs="Calibri"/>
          <w:lang w:val="en-US"/>
        </w:rPr>
        <w:t xml:space="preserve"> ed. Cambridge University Press. https://doi.org/10.1017/9781009157896.</w:t>
      </w:r>
    </w:p>
    <w:p w14:paraId="1E9C1B77"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Heimann, Martin, y Markus Reichstein. 2008. «Terrestrial Ecosystem Carbon Dynamics and Climate Feedbacks». </w:t>
      </w:r>
      <w:r w:rsidRPr="008A1A35">
        <w:rPr>
          <w:rFonts w:ascii="Calibri" w:hAnsi="Calibri" w:cs="Calibri"/>
          <w:i/>
          <w:iCs/>
          <w:lang w:val="en-US"/>
        </w:rPr>
        <w:t>Nature</w:t>
      </w:r>
      <w:r w:rsidRPr="008A1A35">
        <w:rPr>
          <w:rFonts w:ascii="Calibri" w:hAnsi="Calibri" w:cs="Calibri"/>
          <w:lang w:val="en-US"/>
        </w:rPr>
        <w:t xml:space="preserve"> 451 (7176): 289-92. https://doi.org/10.1038/nature06591.</w:t>
      </w:r>
    </w:p>
    <w:p w14:paraId="65D65D79"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Huete, A, K Didan, T Miura, E.P Rodriguez, X Gao, y L.G Ferreira. 2002. «Overview of the Radiometric and Biophysical Performance of the MODIS Vegetation Indices». </w:t>
      </w:r>
      <w:r w:rsidRPr="008A1A35">
        <w:rPr>
          <w:rFonts w:ascii="Calibri" w:hAnsi="Calibri" w:cs="Calibri"/>
          <w:i/>
          <w:iCs/>
          <w:lang w:val="en-US"/>
        </w:rPr>
        <w:t>Remote Sensing of Environment</w:t>
      </w:r>
      <w:r w:rsidRPr="008A1A35">
        <w:rPr>
          <w:rFonts w:ascii="Calibri" w:hAnsi="Calibri" w:cs="Calibri"/>
          <w:lang w:val="en-US"/>
        </w:rPr>
        <w:t xml:space="preserve"> 83 (1-2): 195-213. https://doi.org/10.1016/S0034-4257(02)00096-2.</w:t>
      </w:r>
    </w:p>
    <w:p w14:paraId="6BCCE277"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LI-7810 CH4/CO2/H2O Trace Gas Analyzer Instruction Manual». s. f.</w:t>
      </w:r>
    </w:p>
    <w:p w14:paraId="2E18E492"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Lin, Xingwen, Shengbiao Wu, Bin Chen, Ziyu Lin, Zhengbing Yan, Xiuzhi Chen, Gaofei Yin, et al. 2022. «Estimating 10-m Land Surface Albedo from Sentinel-2 Satellite Observations Using a Direct Estimation Approach with Google Earth Engine». </w:t>
      </w:r>
      <w:r w:rsidRPr="008A1A35">
        <w:rPr>
          <w:rFonts w:ascii="Calibri" w:hAnsi="Calibri" w:cs="Calibri"/>
          <w:i/>
          <w:iCs/>
          <w:lang w:val="en-US"/>
        </w:rPr>
        <w:t>ISPRS Journal of Photogrammetry and Remote Sensing</w:t>
      </w:r>
      <w:r w:rsidRPr="008A1A35">
        <w:rPr>
          <w:rFonts w:ascii="Calibri" w:hAnsi="Calibri" w:cs="Calibri"/>
          <w:lang w:val="en-US"/>
        </w:rPr>
        <w:t xml:space="preserve"> 194 (diciembre): 1-20. https://doi.org/10.1016/j.isprsjprs.2022.09.016.</w:t>
      </w:r>
    </w:p>
    <w:p w14:paraId="0C0579E7"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Lundegardh, Henrik. 1927. «CARBON DIOXIDE EVOLUTION OF SOIL AND CROP GROWTH.» Soil Science 23(6):p 417-453.</w:t>
      </w:r>
    </w:p>
    <w:p w14:paraId="4922439F"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Mencuccini, Maurizio, y Teemu Hölttä. 2010. «The Significance of Phloem Transport for the Speed with Which Canopy Photosynthesis and Belowground Respiration Are Linked». </w:t>
      </w:r>
      <w:r w:rsidRPr="008A1A35">
        <w:rPr>
          <w:rFonts w:ascii="Calibri" w:hAnsi="Calibri" w:cs="Calibri"/>
          <w:i/>
          <w:iCs/>
          <w:lang w:val="en-US"/>
        </w:rPr>
        <w:t>New Phytologist</w:t>
      </w:r>
      <w:r w:rsidRPr="008A1A35">
        <w:rPr>
          <w:rFonts w:ascii="Calibri" w:hAnsi="Calibri" w:cs="Calibri"/>
          <w:lang w:val="en-US"/>
        </w:rPr>
        <w:t xml:space="preserve"> 185 (1): 189-203. https://doi.org/10.1111/j.1469-8137.2009.03050.x.</w:t>
      </w:r>
    </w:p>
    <w:p w14:paraId="42890726"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lastRenderedPageBreak/>
        <w:t xml:space="preserve">Mikan, Carl J, Joshua P Schimel, y Allen P Doyle. 2002. «Temperature Controls of Microbial Respiration in Arctic Tundra Soils above and below Freezing». </w:t>
      </w:r>
      <w:r w:rsidRPr="008A1A35">
        <w:rPr>
          <w:rFonts w:ascii="Calibri" w:hAnsi="Calibri" w:cs="Calibri"/>
          <w:i/>
          <w:iCs/>
          <w:lang w:val="en-US"/>
        </w:rPr>
        <w:t>Soil Biology and Biochemistry</w:t>
      </w:r>
      <w:r w:rsidRPr="008A1A35">
        <w:rPr>
          <w:rFonts w:ascii="Calibri" w:hAnsi="Calibri" w:cs="Calibri"/>
          <w:lang w:val="en-US"/>
        </w:rPr>
        <w:t xml:space="preserve"> 34 (11): 1785-95. https://doi.org/10.1016/S0038-0717(02)00168-2.</w:t>
      </w:r>
    </w:p>
    <w:p w14:paraId="1DE41539" w14:textId="77777777" w:rsidR="008A1A35" w:rsidRPr="008A1A35" w:rsidRDefault="008A1A35" w:rsidP="008A1A35">
      <w:pPr>
        <w:pStyle w:val="Bibliografa"/>
        <w:rPr>
          <w:rFonts w:ascii="Calibri" w:hAnsi="Calibri" w:cs="Calibri"/>
        </w:rPr>
      </w:pPr>
      <w:r w:rsidRPr="008A1A35">
        <w:rPr>
          <w:rFonts w:ascii="Calibri" w:hAnsi="Calibri" w:cs="Calibri"/>
          <w:lang w:val="en-US"/>
        </w:rPr>
        <w:t xml:space="preserve">MITECO. 2023a. </w:t>
      </w:r>
      <w:r w:rsidRPr="008A1A35">
        <w:rPr>
          <w:rFonts w:ascii="Calibri" w:hAnsi="Calibri" w:cs="Calibri"/>
        </w:rPr>
        <w:t>«Sierra Nevada: Conservación de la biodiversidad». https://www.miteco.gob.es/es/parques-nacionales-oapn/red-parques-nacionales/parques-nacionales/sierra-nevada/conservacion-biodiversidad/.</w:t>
      </w:r>
    </w:p>
    <w:p w14:paraId="520EEC12" w14:textId="77777777" w:rsidR="008A1A35" w:rsidRPr="008A1A35" w:rsidRDefault="008A1A35" w:rsidP="008A1A35">
      <w:pPr>
        <w:pStyle w:val="Bibliografa"/>
        <w:rPr>
          <w:rFonts w:ascii="Calibri" w:hAnsi="Calibri" w:cs="Calibri"/>
        </w:rPr>
      </w:pPr>
      <w:r w:rsidRPr="008A1A35">
        <w:rPr>
          <w:rFonts w:ascii="Calibri" w:hAnsi="Calibri" w:cs="Calibri"/>
        </w:rPr>
        <w:t>———. 2023b. «Sierra Nevada: Historia». https://www.miteco.gob.es/es/parques-nacionales-oapn/red-parques-nacionales/parques-nacionales/sierra-nevada/historia/default.aspx.</w:t>
      </w:r>
    </w:p>
    <w:p w14:paraId="21834981" w14:textId="77777777" w:rsidR="008A1A35" w:rsidRPr="008A1A35" w:rsidRDefault="008A1A35" w:rsidP="008A1A35">
      <w:pPr>
        <w:pStyle w:val="Bibliografa"/>
        <w:rPr>
          <w:rFonts w:ascii="Calibri" w:hAnsi="Calibri" w:cs="Calibri"/>
          <w:lang w:val="en-US"/>
        </w:rPr>
      </w:pPr>
      <w:r w:rsidRPr="008A1A35">
        <w:rPr>
          <w:rFonts w:ascii="Calibri" w:hAnsi="Calibri" w:cs="Calibri"/>
        </w:rPr>
        <w:t xml:space="preserve">Norman, J. M., R. Garcia, y S. B. Verma. </w:t>
      </w:r>
      <w:r w:rsidRPr="008A1A35">
        <w:rPr>
          <w:rFonts w:ascii="Calibri" w:hAnsi="Calibri" w:cs="Calibri"/>
          <w:lang w:val="en-US"/>
        </w:rPr>
        <w:t xml:space="preserve">1992. «Soil Surface CO </w:t>
      </w:r>
      <w:r w:rsidRPr="008A1A35">
        <w:rPr>
          <w:rFonts w:ascii="Calibri" w:hAnsi="Calibri" w:cs="Calibri"/>
          <w:vertAlign w:val="subscript"/>
          <w:lang w:val="en-US"/>
        </w:rPr>
        <w:t>2</w:t>
      </w:r>
      <w:r w:rsidRPr="008A1A35">
        <w:rPr>
          <w:rFonts w:ascii="Calibri" w:hAnsi="Calibri" w:cs="Calibri"/>
          <w:lang w:val="en-US"/>
        </w:rPr>
        <w:t xml:space="preserve"> Fluxes and the Carbon Budget of a Grassland». </w:t>
      </w:r>
      <w:r w:rsidRPr="008A1A35">
        <w:rPr>
          <w:rFonts w:ascii="Calibri" w:hAnsi="Calibri" w:cs="Calibri"/>
          <w:i/>
          <w:iCs/>
          <w:lang w:val="en-US"/>
        </w:rPr>
        <w:t>Journal of Geophysical Research</w:t>
      </w:r>
      <w:r w:rsidRPr="008A1A35">
        <w:rPr>
          <w:rFonts w:ascii="Calibri" w:hAnsi="Calibri" w:cs="Calibri"/>
          <w:lang w:val="en-US"/>
        </w:rPr>
        <w:t xml:space="preserve"> 97 (D17): 18845. https://doi.org/10.1029/92JD01348.</w:t>
      </w:r>
    </w:p>
    <w:p w14:paraId="44A7A0F8"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Rivkina, E. M., E. I. Friedmann, C. P. McKay, y D. A. Gilichinsky. 2000. «Metabolic Activity of Permafrost Bacteria below the Freezing Point». </w:t>
      </w:r>
      <w:r w:rsidRPr="008A1A35">
        <w:rPr>
          <w:rFonts w:ascii="Calibri" w:hAnsi="Calibri" w:cs="Calibri"/>
          <w:i/>
          <w:iCs/>
          <w:lang w:val="en-US"/>
        </w:rPr>
        <w:t>Applied and Environmental Microbiology</w:t>
      </w:r>
      <w:r w:rsidRPr="008A1A35">
        <w:rPr>
          <w:rFonts w:ascii="Calibri" w:hAnsi="Calibri" w:cs="Calibri"/>
          <w:lang w:val="en-US"/>
        </w:rPr>
        <w:t xml:space="preserve"> 66 (8): 3230-33. https://doi.org/10.1128/AEM.66.8.3230-3233.2000.</w:t>
      </w:r>
    </w:p>
    <w:p w14:paraId="6DD73264"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Sentinel -2 User Handbook». 2013, n.</w:t>
      </w:r>
      <w:r w:rsidRPr="008A1A35">
        <w:rPr>
          <w:rFonts w:ascii="Calibri" w:hAnsi="Calibri" w:cs="Calibri"/>
          <w:vertAlign w:val="superscript"/>
          <w:lang w:val="en-US"/>
        </w:rPr>
        <w:t>o</w:t>
      </w:r>
      <w:r w:rsidRPr="008A1A35">
        <w:rPr>
          <w:rFonts w:ascii="Calibri" w:hAnsi="Calibri" w:cs="Calibri"/>
          <w:lang w:val="en-US"/>
        </w:rPr>
        <w:t xml:space="preserve"> 1.</w:t>
      </w:r>
    </w:p>
    <w:p w14:paraId="73B52089" w14:textId="77777777" w:rsidR="008A1A35" w:rsidRPr="008A1A35" w:rsidRDefault="008A1A35" w:rsidP="008A1A35">
      <w:pPr>
        <w:pStyle w:val="Bibliografa"/>
        <w:rPr>
          <w:rFonts w:ascii="Calibri" w:hAnsi="Calibri" w:cs="Calibri"/>
        </w:rPr>
      </w:pPr>
      <w:r w:rsidRPr="008A1A35">
        <w:rPr>
          <w:rFonts w:ascii="Calibri" w:hAnsi="Calibri" w:cs="Calibri"/>
          <w:lang w:val="en-US"/>
        </w:rPr>
        <w:t xml:space="preserve">Serrada Hierro, Rafael, María José Aroca Fernández, y Sonia Roig Gómez. </w:t>
      </w:r>
      <w:r w:rsidRPr="008A1A35">
        <w:rPr>
          <w:rFonts w:ascii="Calibri" w:hAnsi="Calibri" w:cs="Calibri"/>
        </w:rPr>
        <w:t xml:space="preserve">2011. </w:t>
      </w:r>
      <w:r w:rsidRPr="008A1A35">
        <w:rPr>
          <w:rFonts w:ascii="Calibri" w:hAnsi="Calibri" w:cs="Calibri"/>
          <w:i/>
          <w:iCs/>
        </w:rPr>
        <w:t>Impactos, vulnerabilidad y adaptación al cambio climático en el sector forestal</w:t>
      </w:r>
      <w:r w:rsidRPr="008A1A35">
        <w:rPr>
          <w:rFonts w:ascii="Calibri" w:hAnsi="Calibri" w:cs="Calibri"/>
        </w:rPr>
        <w:t>. Madrid: Ministerio de Medio Ambiente y Medio Rural y Marino.</w:t>
      </w:r>
    </w:p>
    <w:p w14:paraId="06AE0B81" w14:textId="77777777" w:rsidR="008A1A35" w:rsidRPr="008A1A35" w:rsidRDefault="008A1A35" w:rsidP="008A1A35">
      <w:pPr>
        <w:pStyle w:val="Bibliografa"/>
        <w:rPr>
          <w:rFonts w:ascii="Calibri" w:hAnsi="Calibri" w:cs="Calibri"/>
          <w:lang w:val="en-US"/>
        </w:rPr>
      </w:pPr>
      <w:r w:rsidRPr="008A1A35">
        <w:rPr>
          <w:rFonts w:ascii="Calibri" w:hAnsi="Calibri" w:cs="Calibri"/>
        </w:rPr>
        <w:t xml:space="preserve">Skopp, J., M. D. Jawson, y J. W. Doran. </w:t>
      </w:r>
      <w:r w:rsidRPr="008A1A35">
        <w:rPr>
          <w:rFonts w:ascii="Calibri" w:hAnsi="Calibri" w:cs="Calibri"/>
          <w:lang w:val="en-US"/>
        </w:rPr>
        <w:t xml:space="preserve">1990. «Steady-State Aerobic Microbial Activity as a Function of Soil Water Content». </w:t>
      </w:r>
      <w:r w:rsidRPr="008A1A35">
        <w:rPr>
          <w:rFonts w:ascii="Calibri" w:hAnsi="Calibri" w:cs="Calibri"/>
          <w:i/>
          <w:iCs/>
          <w:lang w:val="en-US"/>
        </w:rPr>
        <w:t>Soil Science Society of America Journal</w:t>
      </w:r>
      <w:r w:rsidRPr="008A1A35">
        <w:rPr>
          <w:rFonts w:ascii="Calibri" w:hAnsi="Calibri" w:cs="Calibri"/>
          <w:lang w:val="en-US"/>
        </w:rPr>
        <w:t xml:space="preserve"> 54 (6): 1619-25. https://doi.org/10.2136/sssaj1990.03615995005400060018x.</w:t>
      </w:r>
    </w:p>
    <w:p w14:paraId="5DFBFE59"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Smith, F. B., y P. E. Brown. 1931. «Soil respiration».</w:t>
      </w:r>
    </w:p>
    <w:p w14:paraId="275975CC"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Tang, Jianwu, Dennis D. Baldocchi, y Liukang Xu. 2005. «Tree Photosynthesis Modulates Soil Respiration on a Diurnal Time Scale». </w:t>
      </w:r>
      <w:r w:rsidRPr="008A1A35">
        <w:rPr>
          <w:rFonts w:ascii="Calibri" w:hAnsi="Calibri" w:cs="Calibri"/>
          <w:i/>
          <w:iCs/>
          <w:lang w:val="en-US"/>
        </w:rPr>
        <w:t>Global Change Biology</w:t>
      </w:r>
      <w:r w:rsidRPr="008A1A35">
        <w:rPr>
          <w:rFonts w:ascii="Calibri" w:hAnsi="Calibri" w:cs="Calibri"/>
          <w:lang w:val="en-US"/>
        </w:rPr>
        <w:t xml:space="preserve"> 11 (8): 1298-1304. https://doi.org/10.1111/j.1365-2486.2005.00978.x.</w:t>
      </w:r>
    </w:p>
    <w:p w14:paraId="2E08E84E"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Using the Smart Chamber. Soil Gas Flux Survey Chamber». s. f.</w:t>
      </w:r>
    </w:p>
    <w:p w14:paraId="26C4BFF8" w14:textId="77777777" w:rsidR="008A1A35" w:rsidRPr="008A1A35" w:rsidRDefault="008A1A35" w:rsidP="008A1A35">
      <w:pPr>
        <w:pStyle w:val="Bibliografa"/>
        <w:rPr>
          <w:rFonts w:ascii="Calibri" w:hAnsi="Calibri" w:cs="Calibri"/>
          <w:lang w:val="en-US"/>
        </w:rPr>
      </w:pPr>
      <w:r w:rsidRPr="008A1A35">
        <w:rPr>
          <w:rFonts w:ascii="Calibri" w:hAnsi="Calibri" w:cs="Calibri"/>
        </w:rPr>
        <w:t xml:space="preserve">Valbuena-Carabaña, María, y Luis Gil. 2013. </w:t>
      </w:r>
      <w:r w:rsidRPr="008A1A35">
        <w:rPr>
          <w:rFonts w:ascii="Calibri" w:hAnsi="Calibri" w:cs="Calibri"/>
          <w:lang w:val="en-US"/>
        </w:rPr>
        <w:t xml:space="preserve">«Genetic Resilience in a Historically Profited Root Sprouting Oak (Quercus Pyrenaica Willd.) at Its Southern Boundary». </w:t>
      </w:r>
      <w:r w:rsidRPr="008A1A35">
        <w:rPr>
          <w:rFonts w:ascii="Calibri" w:hAnsi="Calibri" w:cs="Calibri"/>
          <w:i/>
          <w:iCs/>
          <w:lang w:val="en-US"/>
        </w:rPr>
        <w:t>Tree Genetics &amp; Genomes</w:t>
      </w:r>
      <w:r w:rsidRPr="008A1A35">
        <w:rPr>
          <w:rFonts w:ascii="Calibri" w:hAnsi="Calibri" w:cs="Calibri"/>
          <w:lang w:val="en-US"/>
        </w:rPr>
        <w:t xml:space="preserve"> 9 (5): 1129-42. https://doi.org/10.1007/s11295-013-0614-z.</w:t>
      </w:r>
    </w:p>
    <w:p w14:paraId="65055972"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Wang, F., J. Liu, B. Zou, D. A. Neher, W. Zhu, y Z. Li. 2014. «Species-Dependent Responses of Soil Microbial Properties to Fresh Leaf Inputs in a Subtropical Forest Soil in South China». </w:t>
      </w:r>
      <w:r w:rsidRPr="008A1A35">
        <w:rPr>
          <w:rFonts w:ascii="Calibri" w:hAnsi="Calibri" w:cs="Calibri"/>
          <w:i/>
          <w:iCs/>
          <w:lang w:val="en-US"/>
        </w:rPr>
        <w:t>Journal of Plant Ecology</w:t>
      </w:r>
      <w:r w:rsidRPr="008A1A35">
        <w:rPr>
          <w:rFonts w:ascii="Calibri" w:hAnsi="Calibri" w:cs="Calibri"/>
          <w:lang w:val="en-US"/>
        </w:rPr>
        <w:t xml:space="preserve"> 7 (1): 86-96. https://doi.org/10.1093/jpe/rtt016.</w:t>
      </w:r>
    </w:p>
    <w:p w14:paraId="194547C7"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Wang, Qingkui, Tongxin He, Silong Wang, y Li Liu. 2013. «Carbon Input Manipulation Affects Soil Respiration and Microbial Community Composition in a Subtropical Coniferous Forest». </w:t>
      </w:r>
      <w:r w:rsidRPr="008A1A35">
        <w:rPr>
          <w:rFonts w:ascii="Calibri" w:hAnsi="Calibri" w:cs="Calibri"/>
          <w:i/>
          <w:iCs/>
          <w:lang w:val="en-US"/>
        </w:rPr>
        <w:t>Agricultural and Forest Meteorology</w:t>
      </w:r>
      <w:r w:rsidRPr="008A1A35">
        <w:rPr>
          <w:rFonts w:ascii="Calibri" w:hAnsi="Calibri" w:cs="Calibri"/>
          <w:lang w:val="en-US"/>
        </w:rPr>
        <w:t xml:space="preserve"> 178-179 (septiembre): 152-60. https://doi.org/10.1016/j.agrformet.2013.04.021.</w:t>
      </w:r>
    </w:p>
    <w:p w14:paraId="11DF5D36"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Xu, M, y J Chen. 1997. «Temperature and Its Variability in Oak Forests in the Southeastern Missouri Ozarks». </w:t>
      </w:r>
      <w:r w:rsidRPr="008A1A35">
        <w:rPr>
          <w:rFonts w:ascii="Calibri" w:hAnsi="Calibri" w:cs="Calibri"/>
          <w:i/>
          <w:iCs/>
          <w:lang w:val="en-US"/>
        </w:rPr>
        <w:t>Climate Research</w:t>
      </w:r>
      <w:r w:rsidRPr="008A1A35">
        <w:rPr>
          <w:rFonts w:ascii="Calibri" w:hAnsi="Calibri" w:cs="Calibri"/>
          <w:lang w:val="en-US"/>
        </w:rPr>
        <w:t xml:space="preserve"> 8: 209-23. https://doi.org/10.3354/cr008209.</w:t>
      </w:r>
    </w:p>
    <w:p w14:paraId="410791C5"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Xu, Ming, y Ye Qi. 2001. «Spatial and Seasonal Variations of </w:t>
      </w:r>
      <w:r w:rsidRPr="008A1A35">
        <w:rPr>
          <w:rFonts w:ascii="Calibri" w:hAnsi="Calibri" w:cs="Calibri"/>
          <w:i/>
          <w:iCs/>
          <w:lang w:val="en-US"/>
        </w:rPr>
        <w:t>Q</w:t>
      </w:r>
      <w:r w:rsidRPr="008A1A35">
        <w:rPr>
          <w:rFonts w:ascii="Calibri" w:hAnsi="Calibri" w:cs="Calibri"/>
          <w:lang w:val="en-US"/>
        </w:rPr>
        <w:t xml:space="preserve"> </w:t>
      </w:r>
      <w:r w:rsidRPr="008A1A35">
        <w:rPr>
          <w:rFonts w:ascii="Calibri" w:hAnsi="Calibri" w:cs="Calibri"/>
          <w:vertAlign w:val="subscript"/>
          <w:lang w:val="en-US"/>
        </w:rPr>
        <w:t>10</w:t>
      </w:r>
      <w:r w:rsidRPr="008A1A35">
        <w:rPr>
          <w:rFonts w:ascii="Calibri" w:hAnsi="Calibri" w:cs="Calibri"/>
          <w:lang w:val="en-US"/>
        </w:rPr>
        <w:t xml:space="preserve"> Determined by Soil Respiration Measurements at a Sierra Nevadan Forest». </w:t>
      </w:r>
      <w:r w:rsidRPr="008A1A35">
        <w:rPr>
          <w:rFonts w:ascii="Calibri" w:hAnsi="Calibri" w:cs="Calibri"/>
          <w:i/>
          <w:iCs/>
          <w:lang w:val="en-US"/>
        </w:rPr>
        <w:t>Global Biogeochemical Cycles</w:t>
      </w:r>
      <w:r w:rsidRPr="008A1A35">
        <w:rPr>
          <w:rFonts w:ascii="Calibri" w:hAnsi="Calibri" w:cs="Calibri"/>
          <w:lang w:val="en-US"/>
        </w:rPr>
        <w:t xml:space="preserve"> 15 (3): 687-96. https://doi.org/10.1029/2000GB001365.</w:t>
      </w:r>
    </w:p>
    <w:p w14:paraId="5A701266"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lastRenderedPageBreak/>
        <w:t xml:space="preserve">Xu, Ming, y Hua Shang. 2016. «Contribution of Soil Respiration to the Global Carbon Equation». </w:t>
      </w:r>
      <w:r w:rsidRPr="008A1A35">
        <w:rPr>
          <w:rFonts w:ascii="Calibri" w:hAnsi="Calibri" w:cs="Calibri"/>
          <w:i/>
          <w:iCs/>
          <w:lang w:val="en-US"/>
        </w:rPr>
        <w:t>Journal of Plant Physiology</w:t>
      </w:r>
      <w:r w:rsidRPr="008A1A35">
        <w:rPr>
          <w:rFonts w:ascii="Calibri" w:hAnsi="Calibri" w:cs="Calibri"/>
          <w:lang w:val="en-US"/>
        </w:rPr>
        <w:t xml:space="preserve"> 203 (septiembre): 16-28. https://doi.org/10.1016/j.jplph.2016.08.007.</w:t>
      </w:r>
    </w:p>
    <w:p w14:paraId="187EB91C" w14:textId="77777777" w:rsidR="008A1A35" w:rsidRPr="008A1A35" w:rsidRDefault="008A1A35" w:rsidP="008A1A35">
      <w:pPr>
        <w:pStyle w:val="Bibliografa"/>
        <w:rPr>
          <w:rFonts w:ascii="Calibri" w:hAnsi="Calibri" w:cs="Calibri"/>
        </w:rPr>
      </w:pPr>
      <w:r w:rsidRPr="008A1A35">
        <w:rPr>
          <w:rFonts w:ascii="Calibri" w:hAnsi="Calibri" w:cs="Calibri"/>
          <w:lang w:val="en-US"/>
        </w:rPr>
        <w:t xml:space="preserve">Zamora, R., Antonio Jesús Pérez Luque, Francisco Javier Bonet García, José Miguel Barea Azcón, y R. Aspizua. </w:t>
      </w:r>
      <w:r w:rsidRPr="008A1A35">
        <w:rPr>
          <w:rFonts w:ascii="Calibri" w:hAnsi="Calibri" w:cs="Calibri"/>
        </w:rPr>
        <w:t>2015. «La huella del cambio global en Sierra Nevada: Retos para la conservación» Consejería de Medio Ambiente y Ordenación del Territorio. Junta de Andalucía. 208 pp.</w:t>
      </w:r>
    </w:p>
    <w:p w14:paraId="509029C8" w14:textId="77777777" w:rsidR="008A1A35" w:rsidRPr="008A1A35" w:rsidRDefault="008A1A35" w:rsidP="008A1A35">
      <w:pPr>
        <w:pStyle w:val="Bibliografa"/>
        <w:rPr>
          <w:rFonts w:ascii="Calibri" w:hAnsi="Calibri" w:cs="Calibri"/>
          <w:lang w:val="en-US"/>
        </w:rPr>
      </w:pPr>
      <w:r w:rsidRPr="008A1A35">
        <w:rPr>
          <w:rFonts w:ascii="Calibri" w:hAnsi="Calibri" w:cs="Calibri"/>
        </w:rPr>
        <w:t xml:space="preserve">Zhou, Huimin, Junjiong Shao, Huiying Liu, Zhenggang Du, Lingyan Zhou, Ruiqiang Liu, Christian Bernhofer, et al. 2021. </w:t>
      </w:r>
      <w:r w:rsidRPr="008A1A35">
        <w:rPr>
          <w:rFonts w:ascii="Calibri" w:hAnsi="Calibri" w:cs="Calibri"/>
          <w:lang w:val="en-US"/>
        </w:rPr>
        <w:t xml:space="preserve">«Relative Importance of Climatic Variables, Soil Properties and Plant Traits to Spatial Variability in Net CO2 Exchange across Global Forests and Grasslands». </w:t>
      </w:r>
      <w:r w:rsidRPr="008A1A35">
        <w:rPr>
          <w:rFonts w:ascii="Calibri" w:hAnsi="Calibri" w:cs="Calibri"/>
          <w:i/>
          <w:iCs/>
          <w:lang w:val="en-US"/>
        </w:rPr>
        <w:t>Agricultural and Forest Meteorology</w:t>
      </w:r>
      <w:r w:rsidRPr="008A1A35">
        <w:rPr>
          <w:rFonts w:ascii="Calibri" w:hAnsi="Calibri" w:cs="Calibri"/>
          <w:lang w:val="en-US"/>
        </w:rPr>
        <w:t xml:space="preserve"> 307 (septiembre): 108506. https://doi.org/10.1016/j.agrformet.2021.108506.</w:t>
      </w:r>
    </w:p>
    <w:p w14:paraId="459FC9DA" w14:textId="77777777" w:rsidR="008A1A35" w:rsidRPr="008A1A35" w:rsidRDefault="008A1A35" w:rsidP="008A1A35">
      <w:pPr>
        <w:pStyle w:val="Bibliografa"/>
        <w:rPr>
          <w:rFonts w:ascii="Calibri" w:hAnsi="Calibri" w:cs="Calibri"/>
          <w:lang w:val="en-US"/>
        </w:rPr>
      </w:pPr>
      <w:r w:rsidRPr="008A1A35">
        <w:rPr>
          <w:rFonts w:ascii="Calibri" w:hAnsi="Calibri" w:cs="Calibri"/>
          <w:lang w:val="en-US"/>
        </w:rPr>
        <w:t xml:space="preserve">Zieffler, Andrew S. s. f. </w:t>
      </w:r>
      <w:r w:rsidRPr="008A1A35">
        <w:rPr>
          <w:rFonts w:ascii="Calibri" w:hAnsi="Calibri" w:cs="Calibri"/>
          <w:i/>
          <w:iCs/>
          <w:lang w:val="en-US"/>
        </w:rPr>
        <w:t>Comparing Groups Randomization and Bootstrap Methods Using R</w:t>
      </w:r>
      <w:r w:rsidRPr="008A1A35">
        <w:rPr>
          <w:rFonts w:ascii="Calibri" w:hAnsi="Calibri" w:cs="Calibri"/>
          <w:lang w:val="en-US"/>
        </w:rPr>
        <w:t>.</w:t>
      </w:r>
    </w:p>
    <w:p w14:paraId="57EAB926" w14:textId="535CCAC2" w:rsidR="00E92606" w:rsidRPr="00EE507C" w:rsidRDefault="00AE1773" w:rsidP="00363A6E">
      <w:pPr>
        <w:spacing w:line="276" w:lineRule="auto"/>
        <w:jc w:val="both"/>
      </w:pPr>
      <w:r>
        <w:fldChar w:fldCharType="end"/>
      </w:r>
    </w:p>
    <w:sectPr w:rsidR="00E92606" w:rsidRPr="00EE507C" w:rsidSect="000855A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48765" w14:textId="77777777" w:rsidR="00DD72B3" w:rsidRDefault="00DD72B3" w:rsidP="004663F2">
      <w:pPr>
        <w:spacing w:after="0" w:line="240" w:lineRule="auto"/>
      </w:pPr>
      <w:r>
        <w:separator/>
      </w:r>
    </w:p>
  </w:endnote>
  <w:endnote w:type="continuationSeparator" w:id="0">
    <w:p w14:paraId="7CD90CB4" w14:textId="77777777" w:rsidR="00DD72B3" w:rsidRDefault="00DD72B3" w:rsidP="00466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AEE7F" w14:textId="77777777" w:rsidR="00DD72B3" w:rsidRDefault="00DD72B3" w:rsidP="004663F2">
      <w:pPr>
        <w:spacing w:after="0" w:line="240" w:lineRule="auto"/>
      </w:pPr>
      <w:r>
        <w:separator/>
      </w:r>
    </w:p>
  </w:footnote>
  <w:footnote w:type="continuationSeparator" w:id="0">
    <w:p w14:paraId="1FB8B2A4" w14:textId="77777777" w:rsidR="00DD72B3" w:rsidRDefault="00DD72B3" w:rsidP="00466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E76C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6453F22"/>
    <w:multiLevelType w:val="hybridMultilevel"/>
    <w:tmpl w:val="7E562828"/>
    <w:lvl w:ilvl="0" w:tplc="EBC6886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1675327"/>
    <w:multiLevelType w:val="hybridMultilevel"/>
    <w:tmpl w:val="6ACCA1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423648052">
    <w:abstractNumId w:val="2"/>
  </w:num>
  <w:num w:numId="2" w16cid:durableId="720520847">
    <w:abstractNumId w:val="0"/>
  </w:num>
  <w:num w:numId="3" w16cid:durableId="4144778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A8"/>
    <w:rsid w:val="0000034C"/>
    <w:rsid w:val="000052B9"/>
    <w:rsid w:val="0000613B"/>
    <w:rsid w:val="0001379C"/>
    <w:rsid w:val="000161F7"/>
    <w:rsid w:val="000205DC"/>
    <w:rsid w:val="00022076"/>
    <w:rsid w:val="00025C23"/>
    <w:rsid w:val="00030ABA"/>
    <w:rsid w:val="00052435"/>
    <w:rsid w:val="000532F4"/>
    <w:rsid w:val="00054759"/>
    <w:rsid w:val="000566A1"/>
    <w:rsid w:val="00060EE0"/>
    <w:rsid w:val="00067F83"/>
    <w:rsid w:val="00072CCF"/>
    <w:rsid w:val="00073DE8"/>
    <w:rsid w:val="000751FB"/>
    <w:rsid w:val="000855A8"/>
    <w:rsid w:val="000942FF"/>
    <w:rsid w:val="00094904"/>
    <w:rsid w:val="00097A2C"/>
    <w:rsid w:val="000A561E"/>
    <w:rsid w:val="000A6BFB"/>
    <w:rsid w:val="000B33F8"/>
    <w:rsid w:val="000B3C20"/>
    <w:rsid w:val="000B6688"/>
    <w:rsid w:val="000C0028"/>
    <w:rsid w:val="000C36C5"/>
    <w:rsid w:val="000C4438"/>
    <w:rsid w:val="000D143F"/>
    <w:rsid w:val="000E4646"/>
    <w:rsid w:val="000E4BF9"/>
    <w:rsid w:val="000F1987"/>
    <w:rsid w:val="000F2BDC"/>
    <w:rsid w:val="000F508C"/>
    <w:rsid w:val="001038FD"/>
    <w:rsid w:val="00105DC4"/>
    <w:rsid w:val="00106301"/>
    <w:rsid w:val="00115911"/>
    <w:rsid w:val="00124DAA"/>
    <w:rsid w:val="00132E56"/>
    <w:rsid w:val="00133967"/>
    <w:rsid w:val="00137DB1"/>
    <w:rsid w:val="00143D78"/>
    <w:rsid w:val="00144E06"/>
    <w:rsid w:val="001466A3"/>
    <w:rsid w:val="00147DA3"/>
    <w:rsid w:val="001516E8"/>
    <w:rsid w:val="00154C18"/>
    <w:rsid w:val="00157D58"/>
    <w:rsid w:val="00165764"/>
    <w:rsid w:val="00170D46"/>
    <w:rsid w:val="00171A42"/>
    <w:rsid w:val="00173ED5"/>
    <w:rsid w:val="00175B03"/>
    <w:rsid w:val="001770EB"/>
    <w:rsid w:val="001878D9"/>
    <w:rsid w:val="00187CAB"/>
    <w:rsid w:val="00190EBF"/>
    <w:rsid w:val="00191A2C"/>
    <w:rsid w:val="00193B6E"/>
    <w:rsid w:val="00195C75"/>
    <w:rsid w:val="001A3DF9"/>
    <w:rsid w:val="001A4AAC"/>
    <w:rsid w:val="001A7A84"/>
    <w:rsid w:val="001B1A54"/>
    <w:rsid w:val="001B2C9B"/>
    <w:rsid w:val="001C152E"/>
    <w:rsid w:val="001D3B5B"/>
    <w:rsid w:val="001D5715"/>
    <w:rsid w:val="001E2BC4"/>
    <w:rsid w:val="001E3B69"/>
    <w:rsid w:val="001E4CB1"/>
    <w:rsid w:val="001F0AEE"/>
    <w:rsid w:val="001F1B33"/>
    <w:rsid w:val="002065BC"/>
    <w:rsid w:val="002069B1"/>
    <w:rsid w:val="00213B8F"/>
    <w:rsid w:val="00213C55"/>
    <w:rsid w:val="00215C3D"/>
    <w:rsid w:val="00215CEF"/>
    <w:rsid w:val="00223939"/>
    <w:rsid w:val="002244AA"/>
    <w:rsid w:val="002309A3"/>
    <w:rsid w:val="00233C6C"/>
    <w:rsid w:val="00243EE0"/>
    <w:rsid w:val="00244135"/>
    <w:rsid w:val="002455B8"/>
    <w:rsid w:val="00253A12"/>
    <w:rsid w:val="00255A32"/>
    <w:rsid w:val="00255D1F"/>
    <w:rsid w:val="00256D74"/>
    <w:rsid w:val="00271E5E"/>
    <w:rsid w:val="00274EF5"/>
    <w:rsid w:val="0027617A"/>
    <w:rsid w:val="00281CCE"/>
    <w:rsid w:val="00287467"/>
    <w:rsid w:val="00290F0B"/>
    <w:rsid w:val="00292D43"/>
    <w:rsid w:val="002970B3"/>
    <w:rsid w:val="002B4C89"/>
    <w:rsid w:val="002C484D"/>
    <w:rsid w:val="002C4C73"/>
    <w:rsid w:val="002D056D"/>
    <w:rsid w:val="002E466D"/>
    <w:rsid w:val="002E60D8"/>
    <w:rsid w:val="002F0A97"/>
    <w:rsid w:val="002F4572"/>
    <w:rsid w:val="002F799C"/>
    <w:rsid w:val="00301EB3"/>
    <w:rsid w:val="003104E0"/>
    <w:rsid w:val="0031177B"/>
    <w:rsid w:val="00312EE8"/>
    <w:rsid w:val="003131B8"/>
    <w:rsid w:val="00316D64"/>
    <w:rsid w:val="0031739E"/>
    <w:rsid w:val="00321E8C"/>
    <w:rsid w:val="00322AAF"/>
    <w:rsid w:val="00324968"/>
    <w:rsid w:val="0032639C"/>
    <w:rsid w:val="00341708"/>
    <w:rsid w:val="0034512D"/>
    <w:rsid w:val="00347535"/>
    <w:rsid w:val="003507D6"/>
    <w:rsid w:val="003519E7"/>
    <w:rsid w:val="00352BEA"/>
    <w:rsid w:val="00354166"/>
    <w:rsid w:val="003573CD"/>
    <w:rsid w:val="0036153F"/>
    <w:rsid w:val="003638ED"/>
    <w:rsid w:val="00363A6E"/>
    <w:rsid w:val="003672DB"/>
    <w:rsid w:val="003724CC"/>
    <w:rsid w:val="00373FC6"/>
    <w:rsid w:val="00380669"/>
    <w:rsid w:val="003835D5"/>
    <w:rsid w:val="0039097C"/>
    <w:rsid w:val="00391575"/>
    <w:rsid w:val="003937EA"/>
    <w:rsid w:val="00393C9A"/>
    <w:rsid w:val="003A15CF"/>
    <w:rsid w:val="003A5BCD"/>
    <w:rsid w:val="003B0324"/>
    <w:rsid w:val="003B1756"/>
    <w:rsid w:val="003C1282"/>
    <w:rsid w:val="003C3974"/>
    <w:rsid w:val="003D01DD"/>
    <w:rsid w:val="003E1DF1"/>
    <w:rsid w:val="003E347D"/>
    <w:rsid w:val="003E491D"/>
    <w:rsid w:val="003E5CA4"/>
    <w:rsid w:val="003E6320"/>
    <w:rsid w:val="003E73E2"/>
    <w:rsid w:val="003E7639"/>
    <w:rsid w:val="003F4B03"/>
    <w:rsid w:val="003F5CBD"/>
    <w:rsid w:val="003F6BA5"/>
    <w:rsid w:val="003F7973"/>
    <w:rsid w:val="00402D8C"/>
    <w:rsid w:val="00403ADE"/>
    <w:rsid w:val="004110DF"/>
    <w:rsid w:val="0041609F"/>
    <w:rsid w:val="00421585"/>
    <w:rsid w:val="004233F9"/>
    <w:rsid w:val="004452BE"/>
    <w:rsid w:val="00445A37"/>
    <w:rsid w:val="00446146"/>
    <w:rsid w:val="00447BF8"/>
    <w:rsid w:val="00450364"/>
    <w:rsid w:val="00461B00"/>
    <w:rsid w:val="004663F2"/>
    <w:rsid w:val="00473809"/>
    <w:rsid w:val="00476240"/>
    <w:rsid w:val="00477BBF"/>
    <w:rsid w:val="0048177C"/>
    <w:rsid w:val="0048230C"/>
    <w:rsid w:val="00483773"/>
    <w:rsid w:val="00484954"/>
    <w:rsid w:val="00485358"/>
    <w:rsid w:val="00486B45"/>
    <w:rsid w:val="00490268"/>
    <w:rsid w:val="00492477"/>
    <w:rsid w:val="00493FF4"/>
    <w:rsid w:val="004948C0"/>
    <w:rsid w:val="0049718A"/>
    <w:rsid w:val="004976EF"/>
    <w:rsid w:val="004A11D5"/>
    <w:rsid w:val="004A1291"/>
    <w:rsid w:val="004A1A3B"/>
    <w:rsid w:val="004A2FC1"/>
    <w:rsid w:val="004A431F"/>
    <w:rsid w:val="004A49BE"/>
    <w:rsid w:val="004A5F04"/>
    <w:rsid w:val="004B01F3"/>
    <w:rsid w:val="004B3E49"/>
    <w:rsid w:val="004C1C8C"/>
    <w:rsid w:val="004D19CB"/>
    <w:rsid w:val="004D565D"/>
    <w:rsid w:val="004D589A"/>
    <w:rsid w:val="004E1F86"/>
    <w:rsid w:val="005012C8"/>
    <w:rsid w:val="00502428"/>
    <w:rsid w:val="00506B6B"/>
    <w:rsid w:val="00510604"/>
    <w:rsid w:val="00510EB3"/>
    <w:rsid w:val="00511535"/>
    <w:rsid w:val="00515CC8"/>
    <w:rsid w:val="00522A8D"/>
    <w:rsid w:val="00523260"/>
    <w:rsid w:val="00523D6A"/>
    <w:rsid w:val="00531B65"/>
    <w:rsid w:val="005349C2"/>
    <w:rsid w:val="005365F2"/>
    <w:rsid w:val="00537A93"/>
    <w:rsid w:val="00540D27"/>
    <w:rsid w:val="00551443"/>
    <w:rsid w:val="005538F0"/>
    <w:rsid w:val="005613D8"/>
    <w:rsid w:val="00562772"/>
    <w:rsid w:val="005651A2"/>
    <w:rsid w:val="005670FF"/>
    <w:rsid w:val="00574DD6"/>
    <w:rsid w:val="0057540A"/>
    <w:rsid w:val="00576409"/>
    <w:rsid w:val="00585EE2"/>
    <w:rsid w:val="00586227"/>
    <w:rsid w:val="00590404"/>
    <w:rsid w:val="00592C09"/>
    <w:rsid w:val="00594970"/>
    <w:rsid w:val="005969F3"/>
    <w:rsid w:val="005A0F36"/>
    <w:rsid w:val="005A1231"/>
    <w:rsid w:val="005A12D9"/>
    <w:rsid w:val="005A3E66"/>
    <w:rsid w:val="005A66DD"/>
    <w:rsid w:val="005B6025"/>
    <w:rsid w:val="005B6944"/>
    <w:rsid w:val="005C133C"/>
    <w:rsid w:val="005C17D9"/>
    <w:rsid w:val="005C1A8C"/>
    <w:rsid w:val="005D5023"/>
    <w:rsid w:val="005E1D72"/>
    <w:rsid w:val="005E38BE"/>
    <w:rsid w:val="006009E2"/>
    <w:rsid w:val="00602433"/>
    <w:rsid w:val="006026CF"/>
    <w:rsid w:val="00613B4B"/>
    <w:rsid w:val="0061787D"/>
    <w:rsid w:val="00621104"/>
    <w:rsid w:val="00631AD4"/>
    <w:rsid w:val="0063598B"/>
    <w:rsid w:val="006458CB"/>
    <w:rsid w:val="00653A88"/>
    <w:rsid w:val="00657FFA"/>
    <w:rsid w:val="0066066D"/>
    <w:rsid w:val="00660A9B"/>
    <w:rsid w:val="006755BB"/>
    <w:rsid w:val="00677E14"/>
    <w:rsid w:val="00682363"/>
    <w:rsid w:val="00683C22"/>
    <w:rsid w:val="006863DA"/>
    <w:rsid w:val="00691F72"/>
    <w:rsid w:val="006967FE"/>
    <w:rsid w:val="00697484"/>
    <w:rsid w:val="006B1389"/>
    <w:rsid w:val="006B792E"/>
    <w:rsid w:val="006C74B7"/>
    <w:rsid w:val="006D1EE5"/>
    <w:rsid w:val="006D2168"/>
    <w:rsid w:val="006E1313"/>
    <w:rsid w:val="006E159B"/>
    <w:rsid w:val="006E3E34"/>
    <w:rsid w:val="006E4416"/>
    <w:rsid w:val="006E498B"/>
    <w:rsid w:val="006E5670"/>
    <w:rsid w:val="006F5051"/>
    <w:rsid w:val="00700F37"/>
    <w:rsid w:val="00704970"/>
    <w:rsid w:val="00713D1E"/>
    <w:rsid w:val="0072218C"/>
    <w:rsid w:val="00722650"/>
    <w:rsid w:val="00727538"/>
    <w:rsid w:val="0073091E"/>
    <w:rsid w:val="007338C1"/>
    <w:rsid w:val="007510A0"/>
    <w:rsid w:val="007511A3"/>
    <w:rsid w:val="007516F7"/>
    <w:rsid w:val="00753AAE"/>
    <w:rsid w:val="00755F3F"/>
    <w:rsid w:val="00760919"/>
    <w:rsid w:val="007658B9"/>
    <w:rsid w:val="00767503"/>
    <w:rsid w:val="007675D3"/>
    <w:rsid w:val="007765D6"/>
    <w:rsid w:val="00780741"/>
    <w:rsid w:val="00786E8B"/>
    <w:rsid w:val="00787C59"/>
    <w:rsid w:val="007902DF"/>
    <w:rsid w:val="007A1D7A"/>
    <w:rsid w:val="007A1F2F"/>
    <w:rsid w:val="007A60F0"/>
    <w:rsid w:val="007A7487"/>
    <w:rsid w:val="007C608E"/>
    <w:rsid w:val="007D2212"/>
    <w:rsid w:val="007D5FDC"/>
    <w:rsid w:val="007D6B04"/>
    <w:rsid w:val="007E5BA8"/>
    <w:rsid w:val="007F60FA"/>
    <w:rsid w:val="007F64C8"/>
    <w:rsid w:val="00800D34"/>
    <w:rsid w:val="0080622B"/>
    <w:rsid w:val="0080708F"/>
    <w:rsid w:val="008128C0"/>
    <w:rsid w:val="00815319"/>
    <w:rsid w:val="00826FA9"/>
    <w:rsid w:val="008273D2"/>
    <w:rsid w:val="00832F75"/>
    <w:rsid w:val="00840494"/>
    <w:rsid w:val="00843066"/>
    <w:rsid w:val="008448ED"/>
    <w:rsid w:val="00845EDC"/>
    <w:rsid w:val="00847657"/>
    <w:rsid w:val="0085429A"/>
    <w:rsid w:val="0085662E"/>
    <w:rsid w:val="00857550"/>
    <w:rsid w:val="008676D9"/>
    <w:rsid w:val="00876026"/>
    <w:rsid w:val="008847D4"/>
    <w:rsid w:val="008876CC"/>
    <w:rsid w:val="00887D74"/>
    <w:rsid w:val="00895C4F"/>
    <w:rsid w:val="008A10CF"/>
    <w:rsid w:val="008A1A35"/>
    <w:rsid w:val="008A465E"/>
    <w:rsid w:val="008A5037"/>
    <w:rsid w:val="008A6ADA"/>
    <w:rsid w:val="008A6E2D"/>
    <w:rsid w:val="008B092B"/>
    <w:rsid w:val="008B679A"/>
    <w:rsid w:val="008B6D0E"/>
    <w:rsid w:val="008B7739"/>
    <w:rsid w:val="008B7E16"/>
    <w:rsid w:val="008C0CA5"/>
    <w:rsid w:val="008C3E76"/>
    <w:rsid w:val="008C4CB2"/>
    <w:rsid w:val="008D0D5E"/>
    <w:rsid w:val="008E30B9"/>
    <w:rsid w:val="008E5BF8"/>
    <w:rsid w:val="008E5D25"/>
    <w:rsid w:val="008E6886"/>
    <w:rsid w:val="008F3C08"/>
    <w:rsid w:val="008F541E"/>
    <w:rsid w:val="008F7FBC"/>
    <w:rsid w:val="00901570"/>
    <w:rsid w:val="00901634"/>
    <w:rsid w:val="00903D87"/>
    <w:rsid w:val="00914073"/>
    <w:rsid w:val="00914164"/>
    <w:rsid w:val="00914D7F"/>
    <w:rsid w:val="009206EF"/>
    <w:rsid w:val="0092347D"/>
    <w:rsid w:val="00925B54"/>
    <w:rsid w:val="00927DBA"/>
    <w:rsid w:val="00927ECA"/>
    <w:rsid w:val="0093128C"/>
    <w:rsid w:val="00934EB9"/>
    <w:rsid w:val="00941EA0"/>
    <w:rsid w:val="00942E4D"/>
    <w:rsid w:val="00946B6E"/>
    <w:rsid w:val="00952938"/>
    <w:rsid w:val="00952A0E"/>
    <w:rsid w:val="00953373"/>
    <w:rsid w:val="00954924"/>
    <w:rsid w:val="00973F3D"/>
    <w:rsid w:val="009758EC"/>
    <w:rsid w:val="00977532"/>
    <w:rsid w:val="00984292"/>
    <w:rsid w:val="00986277"/>
    <w:rsid w:val="00996A6E"/>
    <w:rsid w:val="009A360C"/>
    <w:rsid w:val="009A3950"/>
    <w:rsid w:val="009B52D7"/>
    <w:rsid w:val="009B7A2F"/>
    <w:rsid w:val="009B7C40"/>
    <w:rsid w:val="009C4BA8"/>
    <w:rsid w:val="009D2F40"/>
    <w:rsid w:val="009D3F01"/>
    <w:rsid w:val="009E0B03"/>
    <w:rsid w:val="009E1788"/>
    <w:rsid w:val="009E48CE"/>
    <w:rsid w:val="009E4D8E"/>
    <w:rsid w:val="009E79D1"/>
    <w:rsid w:val="009F3CC8"/>
    <w:rsid w:val="009F690B"/>
    <w:rsid w:val="00A03056"/>
    <w:rsid w:val="00A10E83"/>
    <w:rsid w:val="00A14A1E"/>
    <w:rsid w:val="00A16071"/>
    <w:rsid w:val="00A164F5"/>
    <w:rsid w:val="00A16C73"/>
    <w:rsid w:val="00A224C2"/>
    <w:rsid w:val="00A35672"/>
    <w:rsid w:val="00A470BE"/>
    <w:rsid w:val="00A5243B"/>
    <w:rsid w:val="00A60B3B"/>
    <w:rsid w:val="00A61D71"/>
    <w:rsid w:val="00A625FD"/>
    <w:rsid w:val="00A65723"/>
    <w:rsid w:val="00A75326"/>
    <w:rsid w:val="00A8297E"/>
    <w:rsid w:val="00A82BFD"/>
    <w:rsid w:val="00A83BC5"/>
    <w:rsid w:val="00A87B18"/>
    <w:rsid w:val="00A925C9"/>
    <w:rsid w:val="00AA0E99"/>
    <w:rsid w:val="00AA112D"/>
    <w:rsid w:val="00AA3207"/>
    <w:rsid w:val="00AA5E56"/>
    <w:rsid w:val="00AB566D"/>
    <w:rsid w:val="00AB68D3"/>
    <w:rsid w:val="00AB7DB5"/>
    <w:rsid w:val="00AC130E"/>
    <w:rsid w:val="00AC3BD5"/>
    <w:rsid w:val="00AC3D0B"/>
    <w:rsid w:val="00AC60B2"/>
    <w:rsid w:val="00AC674A"/>
    <w:rsid w:val="00AD2892"/>
    <w:rsid w:val="00AD3BF0"/>
    <w:rsid w:val="00AD3CD6"/>
    <w:rsid w:val="00AD4174"/>
    <w:rsid w:val="00AD5204"/>
    <w:rsid w:val="00AE1773"/>
    <w:rsid w:val="00AF2895"/>
    <w:rsid w:val="00AF5550"/>
    <w:rsid w:val="00B04352"/>
    <w:rsid w:val="00B054E6"/>
    <w:rsid w:val="00B07A1A"/>
    <w:rsid w:val="00B07EDC"/>
    <w:rsid w:val="00B14F48"/>
    <w:rsid w:val="00B1655C"/>
    <w:rsid w:val="00B20D8B"/>
    <w:rsid w:val="00B308AD"/>
    <w:rsid w:val="00B36090"/>
    <w:rsid w:val="00B36F61"/>
    <w:rsid w:val="00B37470"/>
    <w:rsid w:val="00B37B00"/>
    <w:rsid w:val="00B415DD"/>
    <w:rsid w:val="00B4261E"/>
    <w:rsid w:val="00B4596D"/>
    <w:rsid w:val="00B61EAC"/>
    <w:rsid w:val="00B627FA"/>
    <w:rsid w:val="00B66E95"/>
    <w:rsid w:val="00B72BB5"/>
    <w:rsid w:val="00B80F1F"/>
    <w:rsid w:val="00B85720"/>
    <w:rsid w:val="00B85DF3"/>
    <w:rsid w:val="00B92EAD"/>
    <w:rsid w:val="00B931C1"/>
    <w:rsid w:val="00BA104B"/>
    <w:rsid w:val="00BA294F"/>
    <w:rsid w:val="00BB429B"/>
    <w:rsid w:val="00BD309C"/>
    <w:rsid w:val="00BD3F1A"/>
    <w:rsid w:val="00BD4CC8"/>
    <w:rsid w:val="00BD6D12"/>
    <w:rsid w:val="00BD798C"/>
    <w:rsid w:val="00BE2CC8"/>
    <w:rsid w:val="00BE2FBF"/>
    <w:rsid w:val="00BF10D5"/>
    <w:rsid w:val="00BF4B13"/>
    <w:rsid w:val="00C13B5C"/>
    <w:rsid w:val="00C1552E"/>
    <w:rsid w:val="00C15FE0"/>
    <w:rsid w:val="00C22EDE"/>
    <w:rsid w:val="00C37CDC"/>
    <w:rsid w:val="00C4091E"/>
    <w:rsid w:val="00C418CC"/>
    <w:rsid w:val="00C53C1B"/>
    <w:rsid w:val="00C560E3"/>
    <w:rsid w:val="00C579AE"/>
    <w:rsid w:val="00C60FAA"/>
    <w:rsid w:val="00C7275F"/>
    <w:rsid w:val="00C903D0"/>
    <w:rsid w:val="00C92F43"/>
    <w:rsid w:val="00C958DC"/>
    <w:rsid w:val="00CB235E"/>
    <w:rsid w:val="00CC13E1"/>
    <w:rsid w:val="00CC4F49"/>
    <w:rsid w:val="00CD0C4B"/>
    <w:rsid w:val="00CD4082"/>
    <w:rsid w:val="00CD66BD"/>
    <w:rsid w:val="00CE30CE"/>
    <w:rsid w:val="00CE3AD7"/>
    <w:rsid w:val="00CF0896"/>
    <w:rsid w:val="00CF38B7"/>
    <w:rsid w:val="00D040FE"/>
    <w:rsid w:val="00D12026"/>
    <w:rsid w:val="00D152F6"/>
    <w:rsid w:val="00D17869"/>
    <w:rsid w:val="00D306A3"/>
    <w:rsid w:val="00D345ED"/>
    <w:rsid w:val="00D40AF2"/>
    <w:rsid w:val="00D500FF"/>
    <w:rsid w:val="00D524B2"/>
    <w:rsid w:val="00D52B2F"/>
    <w:rsid w:val="00D6122B"/>
    <w:rsid w:val="00D6378B"/>
    <w:rsid w:val="00D81C53"/>
    <w:rsid w:val="00D82D5E"/>
    <w:rsid w:val="00D842E4"/>
    <w:rsid w:val="00D91C37"/>
    <w:rsid w:val="00D96AA4"/>
    <w:rsid w:val="00D96D99"/>
    <w:rsid w:val="00DA2B32"/>
    <w:rsid w:val="00DB3724"/>
    <w:rsid w:val="00DB3A70"/>
    <w:rsid w:val="00DB6ABE"/>
    <w:rsid w:val="00DD18BF"/>
    <w:rsid w:val="00DD72B3"/>
    <w:rsid w:val="00DE05DC"/>
    <w:rsid w:val="00DE1690"/>
    <w:rsid w:val="00DE4502"/>
    <w:rsid w:val="00DF31A1"/>
    <w:rsid w:val="00E07A59"/>
    <w:rsid w:val="00E11EEC"/>
    <w:rsid w:val="00E17752"/>
    <w:rsid w:val="00E31DDB"/>
    <w:rsid w:val="00E370FA"/>
    <w:rsid w:val="00E4099D"/>
    <w:rsid w:val="00E42BB0"/>
    <w:rsid w:val="00E4524E"/>
    <w:rsid w:val="00E54797"/>
    <w:rsid w:val="00E572A1"/>
    <w:rsid w:val="00E574DF"/>
    <w:rsid w:val="00E61EDC"/>
    <w:rsid w:val="00E64720"/>
    <w:rsid w:val="00E73AC9"/>
    <w:rsid w:val="00E745F2"/>
    <w:rsid w:val="00E81EFC"/>
    <w:rsid w:val="00E8284B"/>
    <w:rsid w:val="00E85754"/>
    <w:rsid w:val="00E87243"/>
    <w:rsid w:val="00E92606"/>
    <w:rsid w:val="00E92630"/>
    <w:rsid w:val="00EA3FAE"/>
    <w:rsid w:val="00EA5E80"/>
    <w:rsid w:val="00EB0241"/>
    <w:rsid w:val="00EB5374"/>
    <w:rsid w:val="00EB74E0"/>
    <w:rsid w:val="00EC6390"/>
    <w:rsid w:val="00EC6FE2"/>
    <w:rsid w:val="00ED1DC7"/>
    <w:rsid w:val="00ED445E"/>
    <w:rsid w:val="00EE0772"/>
    <w:rsid w:val="00EE1FF4"/>
    <w:rsid w:val="00EE40AC"/>
    <w:rsid w:val="00EE507C"/>
    <w:rsid w:val="00EE64CB"/>
    <w:rsid w:val="00EE6823"/>
    <w:rsid w:val="00EE6D74"/>
    <w:rsid w:val="00EF30A2"/>
    <w:rsid w:val="00EF5527"/>
    <w:rsid w:val="00EF76F9"/>
    <w:rsid w:val="00F01FE4"/>
    <w:rsid w:val="00F0436F"/>
    <w:rsid w:val="00F07DA8"/>
    <w:rsid w:val="00F17AA3"/>
    <w:rsid w:val="00F32E05"/>
    <w:rsid w:val="00F35143"/>
    <w:rsid w:val="00F36B59"/>
    <w:rsid w:val="00F46BAC"/>
    <w:rsid w:val="00F553BF"/>
    <w:rsid w:val="00F7584F"/>
    <w:rsid w:val="00F76776"/>
    <w:rsid w:val="00F83A2B"/>
    <w:rsid w:val="00F84D84"/>
    <w:rsid w:val="00F856C9"/>
    <w:rsid w:val="00F871AA"/>
    <w:rsid w:val="00F87F29"/>
    <w:rsid w:val="00F932D4"/>
    <w:rsid w:val="00F9362A"/>
    <w:rsid w:val="00F94E0F"/>
    <w:rsid w:val="00F97783"/>
    <w:rsid w:val="00FA1C33"/>
    <w:rsid w:val="00FB7B1B"/>
    <w:rsid w:val="00FB7D37"/>
    <w:rsid w:val="00FC307B"/>
    <w:rsid w:val="00FD39A6"/>
    <w:rsid w:val="00FE1114"/>
    <w:rsid w:val="00FE1253"/>
    <w:rsid w:val="00FF4E9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C3B9F2"/>
  <w15:chartTrackingRefBased/>
  <w15:docId w15:val="{8793B4B6-A52B-4E53-A0AB-631EDD23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3F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4663F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663F2"/>
    <w:rPr>
      <w:sz w:val="20"/>
      <w:szCs w:val="20"/>
    </w:rPr>
  </w:style>
  <w:style w:type="character" w:styleId="Refdenotaalpie">
    <w:name w:val="footnote reference"/>
    <w:basedOn w:val="Fuentedeprrafopredeter"/>
    <w:uiPriority w:val="99"/>
    <w:semiHidden/>
    <w:unhideWhenUsed/>
    <w:rsid w:val="004663F2"/>
    <w:rPr>
      <w:vertAlign w:val="superscript"/>
    </w:rPr>
  </w:style>
  <w:style w:type="paragraph" w:styleId="Bibliografa">
    <w:name w:val="Bibliography"/>
    <w:basedOn w:val="Normal"/>
    <w:next w:val="Normal"/>
    <w:uiPriority w:val="37"/>
    <w:unhideWhenUsed/>
    <w:rsid w:val="007338C1"/>
  </w:style>
  <w:style w:type="paragraph" w:styleId="Encabezado">
    <w:name w:val="header"/>
    <w:basedOn w:val="Normal"/>
    <w:link w:val="EncabezadoCar"/>
    <w:uiPriority w:val="99"/>
    <w:unhideWhenUsed/>
    <w:rsid w:val="00E92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92630"/>
  </w:style>
  <w:style w:type="paragraph" w:styleId="Piedepgina">
    <w:name w:val="footer"/>
    <w:basedOn w:val="Normal"/>
    <w:link w:val="PiedepginaCar"/>
    <w:uiPriority w:val="99"/>
    <w:unhideWhenUsed/>
    <w:rsid w:val="00E92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92630"/>
  </w:style>
  <w:style w:type="paragraph" w:styleId="Prrafodelista">
    <w:name w:val="List Paragraph"/>
    <w:basedOn w:val="Normal"/>
    <w:uiPriority w:val="34"/>
    <w:qFormat/>
    <w:rsid w:val="00C37CDC"/>
    <w:pPr>
      <w:ind w:left="720"/>
      <w:contextualSpacing/>
    </w:pPr>
  </w:style>
  <w:style w:type="table" w:styleId="Tablaconcuadrcula">
    <w:name w:val="Table Grid"/>
    <w:basedOn w:val="Tablanormal"/>
    <w:uiPriority w:val="39"/>
    <w:rsid w:val="00B37B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154C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154C1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n">
    <w:name w:val="Revision"/>
    <w:hidden/>
    <w:uiPriority w:val="99"/>
    <w:semiHidden/>
    <w:rsid w:val="00FB7B1B"/>
    <w:pPr>
      <w:spacing w:after="0" w:line="240" w:lineRule="auto"/>
    </w:pPr>
  </w:style>
  <w:style w:type="paragraph" w:styleId="Fecha">
    <w:name w:val="Date"/>
    <w:basedOn w:val="Normal"/>
    <w:next w:val="Normal"/>
    <w:link w:val="FechaCar"/>
    <w:uiPriority w:val="99"/>
    <w:semiHidden/>
    <w:unhideWhenUsed/>
    <w:rsid w:val="005C17D9"/>
  </w:style>
  <w:style w:type="character" w:customStyle="1" w:styleId="FechaCar">
    <w:name w:val="Fecha Car"/>
    <w:basedOn w:val="Fuentedeprrafopredeter"/>
    <w:link w:val="Fecha"/>
    <w:uiPriority w:val="99"/>
    <w:semiHidden/>
    <w:rsid w:val="005C17D9"/>
  </w:style>
  <w:style w:type="paragraph" w:customStyle="1" w:styleId="Default">
    <w:name w:val="Default"/>
    <w:rsid w:val="00067F83"/>
    <w:pPr>
      <w:autoSpaceDE w:val="0"/>
      <w:autoSpaceDN w:val="0"/>
      <w:adjustRightInd w:val="0"/>
      <w:spacing w:after="0" w:line="240" w:lineRule="auto"/>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2454">
      <w:bodyDiv w:val="1"/>
      <w:marLeft w:val="0"/>
      <w:marRight w:val="0"/>
      <w:marTop w:val="0"/>
      <w:marBottom w:val="0"/>
      <w:divBdr>
        <w:top w:val="none" w:sz="0" w:space="0" w:color="auto"/>
        <w:left w:val="none" w:sz="0" w:space="0" w:color="auto"/>
        <w:bottom w:val="none" w:sz="0" w:space="0" w:color="auto"/>
        <w:right w:val="none" w:sz="0" w:space="0" w:color="auto"/>
      </w:divBdr>
    </w:div>
    <w:div w:id="160387510">
      <w:bodyDiv w:val="1"/>
      <w:marLeft w:val="0"/>
      <w:marRight w:val="0"/>
      <w:marTop w:val="0"/>
      <w:marBottom w:val="0"/>
      <w:divBdr>
        <w:top w:val="none" w:sz="0" w:space="0" w:color="auto"/>
        <w:left w:val="none" w:sz="0" w:space="0" w:color="auto"/>
        <w:bottom w:val="none" w:sz="0" w:space="0" w:color="auto"/>
        <w:right w:val="none" w:sz="0" w:space="0" w:color="auto"/>
      </w:divBdr>
    </w:div>
    <w:div w:id="372729491">
      <w:bodyDiv w:val="1"/>
      <w:marLeft w:val="0"/>
      <w:marRight w:val="0"/>
      <w:marTop w:val="0"/>
      <w:marBottom w:val="0"/>
      <w:divBdr>
        <w:top w:val="none" w:sz="0" w:space="0" w:color="auto"/>
        <w:left w:val="none" w:sz="0" w:space="0" w:color="auto"/>
        <w:bottom w:val="none" w:sz="0" w:space="0" w:color="auto"/>
        <w:right w:val="none" w:sz="0" w:space="0" w:color="auto"/>
      </w:divBdr>
    </w:div>
    <w:div w:id="488524338">
      <w:bodyDiv w:val="1"/>
      <w:marLeft w:val="0"/>
      <w:marRight w:val="0"/>
      <w:marTop w:val="0"/>
      <w:marBottom w:val="0"/>
      <w:divBdr>
        <w:top w:val="none" w:sz="0" w:space="0" w:color="auto"/>
        <w:left w:val="none" w:sz="0" w:space="0" w:color="auto"/>
        <w:bottom w:val="none" w:sz="0" w:space="0" w:color="auto"/>
        <w:right w:val="none" w:sz="0" w:space="0" w:color="auto"/>
      </w:divBdr>
    </w:div>
    <w:div w:id="642538208">
      <w:bodyDiv w:val="1"/>
      <w:marLeft w:val="0"/>
      <w:marRight w:val="0"/>
      <w:marTop w:val="0"/>
      <w:marBottom w:val="0"/>
      <w:divBdr>
        <w:top w:val="none" w:sz="0" w:space="0" w:color="auto"/>
        <w:left w:val="none" w:sz="0" w:space="0" w:color="auto"/>
        <w:bottom w:val="none" w:sz="0" w:space="0" w:color="auto"/>
        <w:right w:val="none" w:sz="0" w:space="0" w:color="auto"/>
      </w:divBdr>
    </w:div>
    <w:div w:id="802230201">
      <w:bodyDiv w:val="1"/>
      <w:marLeft w:val="0"/>
      <w:marRight w:val="0"/>
      <w:marTop w:val="0"/>
      <w:marBottom w:val="0"/>
      <w:divBdr>
        <w:top w:val="none" w:sz="0" w:space="0" w:color="auto"/>
        <w:left w:val="none" w:sz="0" w:space="0" w:color="auto"/>
        <w:bottom w:val="none" w:sz="0" w:space="0" w:color="auto"/>
        <w:right w:val="none" w:sz="0" w:space="0" w:color="auto"/>
      </w:divBdr>
    </w:div>
    <w:div w:id="812059931">
      <w:bodyDiv w:val="1"/>
      <w:marLeft w:val="0"/>
      <w:marRight w:val="0"/>
      <w:marTop w:val="0"/>
      <w:marBottom w:val="0"/>
      <w:divBdr>
        <w:top w:val="none" w:sz="0" w:space="0" w:color="auto"/>
        <w:left w:val="none" w:sz="0" w:space="0" w:color="auto"/>
        <w:bottom w:val="none" w:sz="0" w:space="0" w:color="auto"/>
        <w:right w:val="none" w:sz="0" w:space="0" w:color="auto"/>
      </w:divBdr>
    </w:div>
    <w:div w:id="847905407">
      <w:bodyDiv w:val="1"/>
      <w:marLeft w:val="0"/>
      <w:marRight w:val="0"/>
      <w:marTop w:val="0"/>
      <w:marBottom w:val="0"/>
      <w:divBdr>
        <w:top w:val="none" w:sz="0" w:space="0" w:color="auto"/>
        <w:left w:val="none" w:sz="0" w:space="0" w:color="auto"/>
        <w:bottom w:val="none" w:sz="0" w:space="0" w:color="auto"/>
        <w:right w:val="none" w:sz="0" w:space="0" w:color="auto"/>
      </w:divBdr>
    </w:div>
    <w:div w:id="871188157">
      <w:bodyDiv w:val="1"/>
      <w:marLeft w:val="0"/>
      <w:marRight w:val="0"/>
      <w:marTop w:val="0"/>
      <w:marBottom w:val="0"/>
      <w:divBdr>
        <w:top w:val="none" w:sz="0" w:space="0" w:color="auto"/>
        <w:left w:val="none" w:sz="0" w:space="0" w:color="auto"/>
        <w:bottom w:val="none" w:sz="0" w:space="0" w:color="auto"/>
        <w:right w:val="none" w:sz="0" w:space="0" w:color="auto"/>
      </w:divBdr>
    </w:div>
    <w:div w:id="901645531">
      <w:bodyDiv w:val="1"/>
      <w:marLeft w:val="0"/>
      <w:marRight w:val="0"/>
      <w:marTop w:val="0"/>
      <w:marBottom w:val="0"/>
      <w:divBdr>
        <w:top w:val="none" w:sz="0" w:space="0" w:color="auto"/>
        <w:left w:val="none" w:sz="0" w:space="0" w:color="auto"/>
        <w:bottom w:val="none" w:sz="0" w:space="0" w:color="auto"/>
        <w:right w:val="none" w:sz="0" w:space="0" w:color="auto"/>
      </w:divBdr>
    </w:div>
    <w:div w:id="1011031819">
      <w:bodyDiv w:val="1"/>
      <w:marLeft w:val="0"/>
      <w:marRight w:val="0"/>
      <w:marTop w:val="0"/>
      <w:marBottom w:val="0"/>
      <w:divBdr>
        <w:top w:val="none" w:sz="0" w:space="0" w:color="auto"/>
        <w:left w:val="none" w:sz="0" w:space="0" w:color="auto"/>
        <w:bottom w:val="none" w:sz="0" w:space="0" w:color="auto"/>
        <w:right w:val="none" w:sz="0" w:space="0" w:color="auto"/>
      </w:divBdr>
    </w:div>
    <w:div w:id="1137406687">
      <w:bodyDiv w:val="1"/>
      <w:marLeft w:val="0"/>
      <w:marRight w:val="0"/>
      <w:marTop w:val="0"/>
      <w:marBottom w:val="0"/>
      <w:divBdr>
        <w:top w:val="none" w:sz="0" w:space="0" w:color="auto"/>
        <w:left w:val="none" w:sz="0" w:space="0" w:color="auto"/>
        <w:bottom w:val="none" w:sz="0" w:space="0" w:color="auto"/>
        <w:right w:val="none" w:sz="0" w:space="0" w:color="auto"/>
      </w:divBdr>
    </w:div>
    <w:div w:id="1233008171">
      <w:bodyDiv w:val="1"/>
      <w:marLeft w:val="0"/>
      <w:marRight w:val="0"/>
      <w:marTop w:val="0"/>
      <w:marBottom w:val="0"/>
      <w:divBdr>
        <w:top w:val="none" w:sz="0" w:space="0" w:color="auto"/>
        <w:left w:val="none" w:sz="0" w:space="0" w:color="auto"/>
        <w:bottom w:val="none" w:sz="0" w:space="0" w:color="auto"/>
        <w:right w:val="none" w:sz="0" w:space="0" w:color="auto"/>
      </w:divBdr>
    </w:div>
    <w:div w:id="1253271266">
      <w:bodyDiv w:val="1"/>
      <w:marLeft w:val="0"/>
      <w:marRight w:val="0"/>
      <w:marTop w:val="0"/>
      <w:marBottom w:val="0"/>
      <w:divBdr>
        <w:top w:val="none" w:sz="0" w:space="0" w:color="auto"/>
        <w:left w:val="none" w:sz="0" w:space="0" w:color="auto"/>
        <w:bottom w:val="none" w:sz="0" w:space="0" w:color="auto"/>
        <w:right w:val="none" w:sz="0" w:space="0" w:color="auto"/>
      </w:divBdr>
    </w:div>
    <w:div w:id="1290865943">
      <w:bodyDiv w:val="1"/>
      <w:marLeft w:val="0"/>
      <w:marRight w:val="0"/>
      <w:marTop w:val="0"/>
      <w:marBottom w:val="0"/>
      <w:divBdr>
        <w:top w:val="none" w:sz="0" w:space="0" w:color="auto"/>
        <w:left w:val="none" w:sz="0" w:space="0" w:color="auto"/>
        <w:bottom w:val="none" w:sz="0" w:space="0" w:color="auto"/>
        <w:right w:val="none" w:sz="0" w:space="0" w:color="auto"/>
      </w:divBdr>
    </w:div>
    <w:div w:id="1392994190">
      <w:bodyDiv w:val="1"/>
      <w:marLeft w:val="0"/>
      <w:marRight w:val="0"/>
      <w:marTop w:val="0"/>
      <w:marBottom w:val="0"/>
      <w:divBdr>
        <w:top w:val="none" w:sz="0" w:space="0" w:color="auto"/>
        <w:left w:val="none" w:sz="0" w:space="0" w:color="auto"/>
        <w:bottom w:val="none" w:sz="0" w:space="0" w:color="auto"/>
        <w:right w:val="none" w:sz="0" w:space="0" w:color="auto"/>
      </w:divBdr>
    </w:div>
    <w:div w:id="1578713171">
      <w:bodyDiv w:val="1"/>
      <w:marLeft w:val="0"/>
      <w:marRight w:val="0"/>
      <w:marTop w:val="0"/>
      <w:marBottom w:val="0"/>
      <w:divBdr>
        <w:top w:val="none" w:sz="0" w:space="0" w:color="auto"/>
        <w:left w:val="none" w:sz="0" w:space="0" w:color="auto"/>
        <w:bottom w:val="none" w:sz="0" w:space="0" w:color="auto"/>
        <w:right w:val="none" w:sz="0" w:space="0" w:color="auto"/>
      </w:divBdr>
    </w:div>
    <w:div w:id="1725134149">
      <w:bodyDiv w:val="1"/>
      <w:marLeft w:val="0"/>
      <w:marRight w:val="0"/>
      <w:marTop w:val="0"/>
      <w:marBottom w:val="0"/>
      <w:divBdr>
        <w:top w:val="none" w:sz="0" w:space="0" w:color="auto"/>
        <w:left w:val="none" w:sz="0" w:space="0" w:color="auto"/>
        <w:bottom w:val="none" w:sz="0" w:space="0" w:color="auto"/>
        <w:right w:val="none" w:sz="0" w:space="0" w:color="auto"/>
      </w:divBdr>
    </w:div>
    <w:div w:id="204459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12125</Words>
  <Characters>66689</Characters>
  <Application>Microsoft Office Word</Application>
  <DocSecurity>0</DocSecurity>
  <Lines>555</Lines>
  <Paragraphs>1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 GARCIA-BERRO NAVARRO</dc:creator>
  <cp:keywords/>
  <dc:description/>
  <cp:lastModifiedBy>IGNACIO GARCIA-BERRO NAVARRO</cp:lastModifiedBy>
  <cp:revision>467</cp:revision>
  <dcterms:created xsi:type="dcterms:W3CDTF">2023-07-13T15:54:00Z</dcterms:created>
  <dcterms:modified xsi:type="dcterms:W3CDTF">2023-12-13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jjyvLxx"/&gt;&lt;style id="http://www.zotero.org/styles/chicago-author-date" locale="es-ES" hasBibliography="1" bibliographyStyleHasBeenSet="1"/&gt;&lt;prefs&gt;&lt;pref name="fieldType" value="Field"/&gt;&lt;/prefs&gt;&lt;/</vt:lpwstr>
  </property>
  <property fmtid="{D5CDD505-2E9C-101B-9397-08002B2CF9AE}" pid="3" name="ZOTERO_PREF_2">
    <vt:lpwstr>data&gt;</vt:lpwstr>
  </property>
</Properties>
</file>